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870A6"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t>INTRODUCTION</w:t>
      </w:r>
    </w:p>
    <w:p w14:paraId="6F867156" w14:textId="5115C059" w:rsidR="00CC4A8D"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Animals living in permanent social groups </w:t>
      </w:r>
      <w:r w:rsidR="007F255C">
        <w:rPr>
          <w:rFonts w:asciiTheme="minorHAnsi" w:eastAsia="Calibri" w:hAnsiTheme="minorHAnsi"/>
        </w:rPr>
        <w:t>must</w:t>
      </w:r>
      <w:r>
        <w:rPr>
          <w:rFonts w:asciiTheme="minorHAnsi" w:eastAsia="Calibri" w:hAnsiTheme="minorHAnsi"/>
        </w:rPr>
        <w:t xml:space="preserve"> decide when and how to interact with group members and their </w:t>
      </w:r>
      <w:commentRangeStart w:id="0"/>
      <w:r>
        <w:rPr>
          <w:rFonts w:asciiTheme="minorHAnsi" w:eastAsia="Calibri" w:hAnsiTheme="minorHAnsi"/>
        </w:rPr>
        <w:t xml:space="preserve">ability </w:t>
      </w:r>
      <w:del w:id="1" w:author="cathy" w:date="2020-05-28T16:43:00Z">
        <w:r>
          <w:rPr>
            <w:rFonts w:asciiTheme="minorHAnsi" w:eastAsia="Calibri" w:hAnsiTheme="minorHAnsi"/>
          </w:rPr>
          <w:delText>to</w:delText>
        </w:r>
      </w:del>
      <w:proofErr w:type="spellStart"/>
      <w:ins w:id="2" w:author="cathy" w:date="2020-05-28T16:43:00Z">
        <w:r>
          <w:rPr>
            <w:rFonts w:asciiTheme="minorHAnsi" w:eastAsia="Calibri" w:hAnsiTheme="minorHAnsi"/>
          </w:rPr>
          <w:t>t</w:t>
        </w:r>
        <w:commentRangeEnd w:id="0"/>
        <w:r w:rsidR="006126E2">
          <w:rPr>
            <w:rStyle w:val="CommentReference"/>
          </w:rPr>
          <w:commentReference w:id="0"/>
        </w:r>
        <w:r>
          <w:rPr>
            <w:rFonts w:asciiTheme="minorHAnsi" w:eastAsia="Calibri" w:hAnsiTheme="minorHAnsi"/>
          </w:rPr>
          <w:t>o</w:t>
        </w:r>
      </w:ins>
      <w:proofErr w:type="spellEnd"/>
      <w:r>
        <w:rPr>
          <w:rFonts w:asciiTheme="minorHAnsi" w:eastAsia="Calibri" w:hAnsiTheme="minorHAnsi"/>
        </w:rPr>
        <w:t xml:space="preserve"> make the </w:t>
      </w:r>
      <w:del w:id="3" w:author="cathy" w:date="2020-05-26T12:16:00Z">
        <w:r w:rsidDel="006126E2">
          <w:rPr>
            <w:rFonts w:asciiTheme="minorHAnsi" w:eastAsia="Calibri" w:hAnsiTheme="minorHAnsi"/>
          </w:rPr>
          <w:delText xml:space="preserve">correct </w:delText>
        </w:r>
      </w:del>
      <w:r>
        <w:rPr>
          <w:rFonts w:asciiTheme="minorHAnsi" w:eastAsia="Calibri" w:hAnsiTheme="minorHAnsi"/>
        </w:rPr>
        <w:t xml:space="preserve">choice </w:t>
      </w:r>
      <w:ins w:id="4" w:author="cathy" w:date="2020-05-26T12:16:00Z">
        <w:r w:rsidR="006126E2">
          <w:rPr>
            <w:rFonts w:asciiTheme="minorHAnsi" w:eastAsia="Calibri" w:hAnsiTheme="minorHAnsi"/>
          </w:rPr>
          <w:t xml:space="preserve">carrying the highest benefits </w:t>
        </w:r>
      </w:ins>
      <w:r>
        <w:rPr>
          <w:rFonts w:asciiTheme="minorHAnsi" w:eastAsia="Calibri" w:hAnsiTheme="minorHAnsi"/>
        </w:rPr>
        <w:t xml:space="preserve">has potential fitness </w:t>
      </w:r>
      <w:commentRangeStart w:id="5"/>
      <w:r>
        <w:rPr>
          <w:rFonts w:asciiTheme="minorHAnsi" w:eastAsia="Calibri" w:hAnsiTheme="minorHAnsi"/>
        </w:rPr>
        <w:t>implications</w:t>
      </w:r>
      <w:commentRangeEnd w:id="5"/>
      <w:r w:rsidR="006126E2">
        <w:rPr>
          <w:rStyle w:val="CommentReference"/>
        </w:rPr>
        <w:commentReference w:id="5"/>
      </w:r>
      <w:r>
        <w:rPr>
          <w:rFonts w:asciiTheme="minorHAnsi" w:eastAsia="Calibri" w:hAnsiTheme="minorHAnsi"/>
        </w:rPr>
        <w:t xml:space="preserve">. It has long been hypothesised that the evolution of cognitive skills </w:t>
      </w:r>
      <w:ins w:id="6" w:author="Liran Samuni" w:date="2020-03-16T18:29:00Z">
        <w:r w:rsidR="0084023C">
          <w:rPr>
            <w:rFonts w:asciiTheme="minorHAnsi" w:eastAsia="Calibri" w:hAnsiTheme="minorHAnsi"/>
          </w:rPr>
          <w:t xml:space="preserve">of a species? </w:t>
        </w:r>
      </w:ins>
      <w:r>
        <w:rPr>
          <w:rFonts w:asciiTheme="minorHAnsi" w:eastAsia="Calibri" w:hAnsiTheme="minorHAnsi"/>
        </w:rPr>
        <w:t xml:space="preserve">is a response to </w:t>
      </w:r>
      <w:del w:id="7" w:author="cathy" w:date="2020-05-26T12:19:00Z">
        <w:r w:rsidDel="006126E2">
          <w:rPr>
            <w:rFonts w:asciiTheme="minorHAnsi" w:eastAsia="Calibri" w:hAnsiTheme="minorHAnsi"/>
          </w:rPr>
          <w:delText xml:space="preserve">the </w:delText>
        </w:r>
      </w:del>
      <w:r>
        <w:rPr>
          <w:rFonts w:asciiTheme="minorHAnsi" w:eastAsia="Calibri" w:hAnsiTheme="minorHAnsi"/>
        </w:rPr>
        <w:t xml:space="preserve">selection </w:t>
      </w:r>
      <w:del w:id="8" w:author="cathy" w:date="2020-05-28T16:43:00Z">
        <w:r>
          <w:rPr>
            <w:rFonts w:asciiTheme="minorHAnsi" w:eastAsia="Calibri" w:hAnsiTheme="minorHAnsi"/>
          </w:rPr>
          <w:delText>pressure</w:delText>
        </w:r>
      </w:del>
      <w:ins w:id="9" w:author="cathy" w:date="2020-05-28T16:43:00Z">
        <w:r>
          <w:rPr>
            <w:rFonts w:asciiTheme="minorHAnsi" w:eastAsia="Calibri" w:hAnsiTheme="minorHAnsi"/>
          </w:rPr>
          <w:t>pressure</w:t>
        </w:r>
      </w:ins>
      <w:ins w:id="10" w:author="cathy" w:date="2020-05-26T12:19:00Z">
        <w:r w:rsidR="006126E2">
          <w:rPr>
            <w:rFonts w:asciiTheme="minorHAnsi" w:eastAsia="Calibri" w:hAnsiTheme="minorHAnsi"/>
          </w:rPr>
          <w:t>s</w:t>
        </w:r>
      </w:ins>
      <w:r>
        <w:rPr>
          <w:rFonts w:asciiTheme="minorHAnsi" w:eastAsia="Calibri" w:hAnsiTheme="minorHAnsi"/>
        </w:rPr>
        <w:t xml:space="preserve"> imposed by the complexity of </w:t>
      </w:r>
      <w:ins w:id="11" w:author="Liran Samuni" w:date="2020-05-28T16:43:00Z">
        <w:r>
          <w:rPr>
            <w:rFonts w:asciiTheme="minorHAnsi" w:eastAsia="Calibri" w:hAnsiTheme="minorHAnsi"/>
          </w:rPr>
          <w:t>the</w:t>
        </w:r>
      </w:ins>
      <w:ins w:id="12" w:author="Liran Samuni" w:date="2020-03-16T18:29:00Z">
        <w:r w:rsidR="0084023C">
          <w:rPr>
            <w:rFonts w:asciiTheme="minorHAnsi" w:eastAsia="Calibri" w:hAnsiTheme="minorHAnsi"/>
          </w:rPr>
          <w:t>ir</w:t>
        </w:r>
      </w:ins>
      <w:del w:id="13" w:author="Liran Samuni" w:date="2020-05-28T16:43:00Z">
        <w:r>
          <w:rPr>
            <w:rFonts w:asciiTheme="minorHAnsi" w:eastAsia="Calibri" w:hAnsiTheme="minorHAnsi"/>
          </w:rPr>
          <w:delText>the</w:delText>
        </w:r>
      </w:del>
      <w:r>
        <w:rPr>
          <w:rFonts w:asciiTheme="minorHAnsi" w:eastAsia="Calibri" w:hAnsiTheme="minorHAnsi"/>
        </w:rPr>
        <w:t xml:space="preserve"> social environment </w:t>
      </w:r>
      <w:r>
        <w:rPr>
          <w:rFonts w:asciiTheme="minorHAnsi" w:eastAsia="Calibri" w:hAnsiTheme="minorHAnsi"/>
        </w:rPr>
        <w:fldChar w:fldCharType="begin" w:fldLock="1"/>
      </w:r>
      <w:r w:rsidR="00F57648">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Humphrey, 1976; Jolly, 1966)</w:t>
      </w:r>
      <w:r>
        <w:rPr>
          <w:rFonts w:asciiTheme="minorHAnsi" w:eastAsia="Calibri" w:hAnsiTheme="minorHAnsi"/>
        </w:rPr>
        <w:fldChar w:fldCharType="end"/>
      </w:r>
      <w:r>
        <w:rPr>
          <w:rFonts w:asciiTheme="minorHAnsi" w:eastAsia="Calibri" w:hAnsiTheme="minorHAnsi"/>
        </w:rPr>
        <w:t xml:space="preserve">. This hypothesis </w:t>
      </w:r>
      <w:r w:rsidR="007C543E">
        <w:rPr>
          <w:rFonts w:asciiTheme="minorHAnsi" w:eastAsia="Calibri" w:hAnsiTheme="minorHAnsi"/>
        </w:rPr>
        <w:t>assumes</w:t>
      </w:r>
      <w:r>
        <w:rPr>
          <w:rFonts w:asciiTheme="minorHAnsi" w:eastAsia="Calibri" w:hAnsiTheme="minorHAnsi"/>
        </w:rPr>
        <w:t xml:space="preserve"> that animals in more “complex” social systems must integrate more </w:t>
      </w:r>
      <w:r w:rsidR="008B486F">
        <w:rPr>
          <w:rFonts w:asciiTheme="minorHAnsi" w:eastAsia="Calibri" w:hAnsiTheme="minorHAnsi"/>
        </w:rPr>
        <w:t xml:space="preserve">social </w:t>
      </w:r>
      <w:r>
        <w:rPr>
          <w:rFonts w:asciiTheme="minorHAnsi" w:eastAsia="Calibri" w:hAnsiTheme="minorHAnsi"/>
        </w:rPr>
        <w:t xml:space="preserve">information to out-compete others </w:t>
      </w:r>
      <w:r>
        <w:rPr>
          <w:rFonts w:asciiTheme="minorHAnsi" w:eastAsia="Calibri" w:hAnsiTheme="minorHAnsi"/>
        </w:rPr>
        <w:fldChar w:fldCharType="begin" w:fldLock="1"/>
      </w:r>
      <w:r w:rsidR="00792622">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Dunbar, 1993)</w:t>
      </w:r>
      <w:r>
        <w:rPr>
          <w:rFonts w:asciiTheme="minorHAnsi" w:eastAsia="Calibri" w:hAnsiTheme="minorHAnsi"/>
        </w:rPr>
        <w:fldChar w:fldCharType="end"/>
      </w:r>
      <w:r>
        <w:rPr>
          <w:rFonts w:asciiTheme="minorHAnsi" w:eastAsia="Calibri" w:hAnsiTheme="minorHAnsi"/>
        </w:rPr>
        <w:t xml:space="preserve">. Social complexity </w:t>
      </w:r>
      <w:r w:rsidR="00B4481E">
        <w:rPr>
          <w:rFonts w:asciiTheme="minorHAnsi" w:eastAsia="Calibri" w:hAnsiTheme="minorHAnsi"/>
        </w:rPr>
        <w:t>can be defined by</w:t>
      </w:r>
      <w:r>
        <w:rPr>
          <w:rFonts w:asciiTheme="minorHAnsi" w:eastAsia="Calibri" w:hAnsiTheme="minorHAnsi"/>
        </w:rPr>
        <w:t xml:space="preserve"> the </w:t>
      </w:r>
      <w:r w:rsidR="00B4481E">
        <w:rPr>
          <w:rFonts w:asciiTheme="minorHAnsi" w:eastAsia="Calibri" w:hAnsiTheme="minorHAnsi"/>
        </w:rPr>
        <w:t xml:space="preserve">information </w:t>
      </w:r>
      <w:r>
        <w:rPr>
          <w:rFonts w:asciiTheme="minorHAnsi" w:eastAsia="Calibri" w:hAnsiTheme="minorHAnsi"/>
        </w:rPr>
        <w:t xml:space="preserve">necessary to successfully predict future states </w:t>
      </w:r>
      <w:del w:id="14" w:author="cathy" w:date="2020-05-28T16:43:00Z">
        <w:r>
          <w:rPr>
            <w:rFonts w:asciiTheme="minorHAnsi" w:eastAsia="Calibri" w:hAnsiTheme="minorHAnsi"/>
          </w:rPr>
          <w:delText>of</w:delText>
        </w:r>
      </w:del>
      <w:ins w:id="15" w:author="cathy" w:date="2020-05-26T12:19:00Z">
        <w:r w:rsidR="006126E2">
          <w:rPr>
            <w:rFonts w:asciiTheme="minorHAnsi" w:eastAsia="Calibri" w:hAnsiTheme="minorHAnsi"/>
          </w:rPr>
          <w:t>within</w:t>
        </w:r>
      </w:ins>
      <w:del w:id="16" w:author="cathy" w:date="2020-05-26T12:20:00Z">
        <w:r w:rsidDel="006126E2">
          <w:rPr>
            <w:rFonts w:asciiTheme="minorHAnsi" w:eastAsia="Calibri" w:hAnsiTheme="minorHAnsi"/>
          </w:rPr>
          <w:delText xml:space="preserve">of </w:delText>
        </w:r>
      </w:del>
      <w:ins w:id="17" w:author="cathy" w:date="2020-05-26T12:20:00Z">
        <w:r w:rsidR="006126E2">
          <w:rPr>
            <w:rFonts w:asciiTheme="minorHAnsi" w:eastAsia="Calibri" w:hAnsiTheme="minorHAnsi"/>
          </w:rPr>
          <w:t xml:space="preserve"> </w:t>
        </w:r>
      </w:ins>
      <w:r>
        <w:rPr>
          <w:rFonts w:asciiTheme="minorHAnsi" w:eastAsia="Calibri" w:hAnsiTheme="minorHAnsi"/>
        </w:rPr>
        <w:t xml:space="preserve">a system </w:t>
      </w:r>
      <w:r>
        <w:rPr>
          <w:rFonts w:asciiTheme="minorHAnsi" w:eastAsia="Calibri" w:hAnsiTheme="minorHAnsi"/>
        </w:rPr>
        <w:fldChar w:fldCharType="begin" w:fldLock="1"/>
      </w:r>
      <w:r>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lack, 2012; Sambrook &amp; Whiten, 1997)</w:t>
      </w:r>
      <w:r>
        <w:rPr>
          <w:rFonts w:asciiTheme="minorHAnsi" w:eastAsia="Calibri" w:hAnsiTheme="minorHAnsi"/>
        </w:rPr>
        <w:fldChar w:fldCharType="end"/>
      </w:r>
      <w:r w:rsidR="00B4481E">
        <w:rPr>
          <w:rFonts w:asciiTheme="minorHAnsi" w:eastAsia="Calibri" w:hAnsiTheme="minorHAnsi"/>
        </w:rPr>
        <w:t>, assuming that this reflects the efforts from the perspective of the individual</w:t>
      </w:r>
      <w:r>
        <w:rPr>
          <w:rFonts w:asciiTheme="minorHAnsi" w:eastAsia="Calibri" w:hAnsiTheme="minorHAnsi"/>
        </w:rPr>
        <w:t xml:space="preserve">. </w:t>
      </w:r>
    </w:p>
    <w:p w14:paraId="13B6D2B3" w14:textId="77777777" w:rsidR="00CC4A8D" w:rsidRDefault="00B244F2" w:rsidP="00792622">
      <w:pPr>
        <w:spacing w:before="120" w:line="480" w:lineRule="auto"/>
        <w:ind w:left="0" w:hanging="2"/>
        <w:jc w:val="both"/>
        <w:rPr>
          <w:rFonts w:asciiTheme="minorHAnsi" w:eastAsia="Calibri" w:hAnsiTheme="minorHAnsi"/>
        </w:rPr>
      </w:pPr>
      <w:r>
        <w:rPr>
          <w:rFonts w:asciiTheme="minorHAnsi" w:eastAsia="Calibri" w:hAnsiTheme="minorHAnsi"/>
        </w:rPr>
        <w:t xml:space="preserve">Comparable measures of how predictable interactions are from the perspective of individuals living in a community could allow us to link aspects of an individual’s social life to the evolution of complex decision-making </w:t>
      </w:r>
      <w:r>
        <w:rPr>
          <w:rFonts w:asciiTheme="minorHAnsi" w:eastAsia="Calibri" w:hAnsiTheme="minorHAnsi"/>
        </w:rPr>
        <w:fldChar w:fldCharType="begin" w:fldLock="1"/>
      </w:r>
      <w:r w:rsidR="000A152C">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Pr>
          <w:rFonts w:asciiTheme="minorHAnsi" w:eastAsia="Calibri" w:hAnsiTheme="minorHAnsi"/>
        </w:rPr>
        <w:fldChar w:fldCharType="separate"/>
      </w:r>
      <w:r w:rsidR="00C624CE" w:rsidRPr="00C624CE">
        <w:rPr>
          <w:rFonts w:asciiTheme="minorHAnsi" w:eastAsia="Calibri" w:hAnsiTheme="minorHAnsi"/>
          <w:noProof/>
        </w:rPr>
        <w:t>(Aureli &amp; Schino, 2019; Dunbar &amp; Shultz, 2010)</w:t>
      </w:r>
      <w:r>
        <w:rPr>
          <w:rFonts w:asciiTheme="minorHAnsi" w:eastAsia="Calibri" w:hAnsiTheme="minorHAnsi"/>
        </w:rPr>
        <w:fldChar w:fldCharType="end"/>
      </w:r>
      <w:r>
        <w:rPr>
          <w:rFonts w:asciiTheme="minorHAnsi" w:eastAsia="Calibri" w:hAnsiTheme="minorHAnsi"/>
        </w:rPr>
        <w:t xml:space="preserve">. Relationships are more predictable if partner choice is highly </w:t>
      </w:r>
      <w:r>
        <w:rPr>
          <w:rFonts w:asciiTheme="minorHAnsi" w:eastAsia="Calibri" w:hAnsiTheme="minorHAnsi"/>
          <w:i/>
        </w:rPr>
        <w:t>consistent</w:t>
      </w:r>
      <w:r>
        <w:rPr>
          <w:rFonts w:asciiTheme="minorHAnsi" w:eastAsia="Calibri" w:hAnsiTheme="minorHAnsi"/>
        </w:rPr>
        <w:t xml:space="preserve"> over repeated interactions </w:t>
      </w:r>
      <w:r>
        <w:rPr>
          <w:rFonts w:asciiTheme="minorHAnsi" w:eastAsia="Calibri" w:hAnsiTheme="minorHAnsi"/>
        </w:rPr>
        <w:fldChar w:fldCharType="begin" w:fldLock="1"/>
      </w:r>
      <w:r w:rsidR="004A57E7">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Pr>
          <w:rFonts w:asciiTheme="minorHAnsi" w:eastAsia="Calibri" w:hAnsiTheme="minorHAnsi"/>
        </w:rPr>
        <w:fldChar w:fldCharType="separate"/>
      </w:r>
      <w:r w:rsidR="00B4481E" w:rsidRPr="00B4481E">
        <w:rPr>
          <w:rFonts w:asciiTheme="minorHAnsi" w:eastAsia="Calibri" w:hAnsiTheme="minorHAnsi"/>
          <w:noProof/>
        </w:rPr>
        <w:t>(Kalbitz et al., 2016; Koski et al., 2012; Moscovice et al., 2017; Silk et al., 2006)</w:t>
      </w:r>
      <w:r>
        <w:rPr>
          <w:rFonts w:asciiTheme="minorHAnsi" w:eastAsia="Calibri" w:hAnsiTheme="minorHAnsi"/>
        </w:rPr>
        <w:fldChar w:fldCharType="end"/>
      </w:r>
      <w:r>
        <w:rPr>
          <w:rFonts w:asciiTheme="minorHAnsi" w:eastAsia="Calibri" w:hAnsiTheme="minorHAnsi"/>
        </w:rPr>
        <w:t xml:space="preserve"> and observing a subset of interactions allows individuals to accurately predict </w:t>
      </w:r>
      <w:r w:rsidR="00C624CE">
        <w:rPr>
          <w:rFonts w:asciiTheme="minorHAnsi" w:eastAsia="Calibri" w:hAnsiTheme="minorHAnsi"/>
        </w:rPr>
        <w:t>future interactions</w:t>
      </w:r>
      <w:r>
        <w:rPr>
          <w:rFonts w:asciiTheme="minorHAnsi" w:eastAsia="Calibri" w:hAnsiTheme="minorHAnsi"/>
        </w:rPr>
        <w:t xml:space="preserve"> </w:t>
      </w:r>
      <w:r>
        <w:rPr>
          <w:rFonts w:asciiTheme="minorHAnsi" w:eastAsia="Calibri" w:hAnsiTheme="minorHAnsi"/>
        </w:rPr>
        <w:fldChar w:fldCharType="begin" w:fldLock="1"/>
      </w:r>
      <w:r>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Whiten, 2000)</w:t>
      </w:r>
      <w:r>
        <w:rPr>
          <w:rFonts w:asciiTheme="minorHAnsi" w:eastAsia="Calibri" w:hAnsiTheme="minorHAnsi"/>
        </w:rPr>
        <w:fldChar w:fldCharType="end"/>
      </w:r>
      <w:r>
        <w:rPr>
          <w:rFonts w:asciiTheme="minorHAnsi" w:eastAsia="Calibri" w:hAnsiTheme="minorHAnsi"/>
        </w:rPr>
        <w:t>. An example of this are steep linear dominance hierarchies, in which a single interaction contains enough information to predict future</w:t>
      </w:r>
      <w:r w:rsidR="00B4481E">
        <w:rPr>
          <w:rFonts w:asciiTheme="minorHAnsi" w:eastAsia="Calibri" w:hAnsiTheme="minorHAnsi"/>
        </w:rPr>
        <w:t xml:space="preserve"> dyadic</w:t>
      </w:r>
      <w:r>
        <w:rPr>
          <w:rFonts w:asciiTheme="minorHAnsi" w:eastAsia="Calibri" w:hAnsiTheme="minorHAnsi"/>
        </w:rPr>
        <w:t xml:space="preserve"> contest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Guillermo Paz-Y-Miño et al., 2004; Oliveira et al., 1998; Sánchez-Tójar et al., 2018)</w:t>
      </w:r>
      <w:r>
        <w:rPr>
          <w:rFonts w:asciiTheme="minorHAnsi" w:eastAsia="Calibri" w:hAnsiTheme="minorHAnsi"/>
        </w:rPr>
        <w:fldChar w:fldCharType="end"/>
      </w:r>
      <w:r>
        <w:rPr>
          <w:rFonts w:asciiTheme="minorHAnsi" w:eastAsia="Calibri" w:hAnsiTheme="minorHAnsi"/>
        </w:rPr>
        <w:t xml:space="preserve">. Low consistency can be the result of an unpredictable distribution of social interactions or of frequent changes in relationships over time, both indicating an increased need for cognitive flexibility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Barrett et al., 2002)</w:t>
      </w:r>
      <w:r>
        <w:rPr>
          <w:rFonts w:asciiTheme="minorHAnsi" w:eastAsia="Calibri" w:hAnsiTheme="minorHAnsi"/>
        </w:rPr>
        <w:fldChar w:fldCharType="end"/>
      </w:r>
      <w:r>
        <w:rPr>
          <w:rFonts w:asciiTheme="minorHAnsi" w:eastAsia="Calibri" w:hAnsiTheme="minorHAnsi"/>
        </w:rPr>
        <w:t xml:space="preserve">. </w:t>
      </w:r>
    </w:p>
    <w:p w14:paraId="67BDEA93" w14:textId="48275337" w:rsidR="00C624CE" w:rsidRDefault="007F255C" w:rsidP="007F255C">
      <w:pPr>
        <w:spacing w:line="480" w:lineRule="auto"/>
        <w:ind w:leftChars="0" w:left="0" w:firstLineChars="0" w:firstLine="0"/>
        <w:jc w:val="both"/>
        <w:rPr>
          <w:rFonts w:asciiTheme="minorHAnsi" w:eastAsia="Calibri" w:hAnsiTheme="minorHAnsi"/>
        </w:rPr>
      </w:pPr>
      <w:commentRangeStart w:id="18"/>
      <w:r>
        <w:rPr>
          <w:rFonts w:asciiTheme="minorHAnsi" w:eastAsia="Calibri" w:hAnsiTheme="minorHAnsi"/>
        </w:rPr>
        <w:t xml:space="preserve">Many behavioural studies </w:t>
      </w:r>
      <w:commentRangeEnd w:id="18"/>
      <w:r w:rsidR="0084023C">
        <w:rPr>
          <w:rStyle w:val="CommentReference"/>
        </w:rPr>
        <w:commentReference w:id="18"/>
      </w:r>
      <w:r>
        <w:rPr>
          <w:rFonts w:asciiTheme="minorHAnsi" w:eastAsia="Calibri" w:hAnsiTheme="minorHAnsi"/>
        </w:rPr>
        <w:t xml:space="preserve">depend </w:t>
      </w:r>
      <w:commentRangeStart w:id="19"/>
      <w:r>
        <w:rPr>
          <w:rFonts w:asciiTheme="minorHAnsi" w:eastAsia="Calibri" w:hAnsiTheme="minorHAnsi"/>
        </w:rPr>
        <w:t>on aggregated distributions of interaction type</w:t>
      </w:r>
      <w:r w:rsidR="00E20312">
        <w:rPr>
          <w:rFonts w:asciiTheme="minorHAnsi" w:eastAsia="Calibri" w:hAnsiTheme="minorHAnsi"/>
        </w:rPr>
        <w:t>s</w:t>
      </w:r>
      <w:r>
        <w:rPr>
          <w:rFonts w:asciiTheme="minorHAnsi" w:eastAsia="Calibri" w:hAnsiTheme="minorHAnsi"/>
        </w:rPr>
        <w:t xml:space="preserve"> </w:t>
      </w:r>
      <w:commentRangeEnd w:id="19"/>
      <w:r w:rsidR="00C04030">
        <w:rPr>
          <w:rStyle w:val="CommentReference"/>
        </w:rPr>
        <w:commentReference w:id="19"/>
      </w:r>
      <w:r>
        <w:rPr>
          <w:rFonts w:asciiTheme="minorHAnsi" w:eastAsia="Calibri" w:hAnsiTheme="minorHAnsi"/>
        </w:rPr>
        <w:t>over time</w:t>
      </w:r>
      <w:r w:rsidR="00E20312">
        <w:rPr>
          <w:rFonts w:asciiTheme="minorHAnsi" w:eastAsia="Calibri" w:hAnsiTheme="minorHAnsi"/>
        </w:rPr>
        <w:t xml:space="preserve">, as dependent or independent </w:t>
      </w:r>
      <w:del w:id="20" w:author="cathy" w:date="2020-05-28T16:43:00Z">
        <w:r w:rsidR="00E20312">
          <w:rPr>
            <w:rFonts w:asciiTheme="minorHAnsi" w:eastAsia="Calibri" w:hAnsiTheme="minorHAnsi"/>
          </w:rPr>
          <w:delText>variable</w:delText>
        </w:r>
      </w:del>
      <w:ins w:id="21" w:author="cathy" w:date="2020-05-28T16:43:00Z">
        <w:r w:rsidR="00E20312">
          <w:rPr>
            <w:rFonts w:asciiTheme="minorHAnsi" w:eastAsia="Calibri" w:hAnsiTheme="minorHAnsi"/>
          </w:rPr>
          <w:t>variable</w:t>
        </w:r>
      </w:ins>
      <w:ins w:id="22" w:author="cathy" w:date="2020-05-26T12:22:00Z">
        <w:r w:rsidR="006126E2">
          <w:rPr>
            <w:rFonts w:asciiTheme="minorHAnsi" w:eastAsia="Calibri" w:hAnsiTheme="minorHAnsi"/>
          </w:rPr>
          <w:t>s</w:t>
        </w:r>
      </w:ins>
      <w:r w:rsidR="00E20312">
        <w:rPr>
          <w:rFonts w:asciiTheme="minorHAnsi" w:eastAsia="Calibri" w:hAnsiTheme="minorHAnsi"/>
        </w:rPr>
        <w:t xml:space="preserve"> or to create networks or relationship indices</w:t>
      </w:r>
      <w:r>
        <w:rPr>
          <w:rFonts w:asciiTheme="minorHAnsi" w:eastAsia="Calibri" w:hAnsiTheme="minorHAnsi"/>
        </w:rPr>
        <w:t xml:space="preserve">. </w:t>
      </w:r>
      <w:r w:rsidR="00C25E34">
        <w:rPr>
          <w:rFonts w:asciiTheme="minorHAnsi" w:eastAsia="Calibri" w:hAnsiTheme="minorHAnsi"/>
        </w:rPr>
        <w:t xml:space="preserve">The basic assumption is that the data accurately reflect what individuals were doing </w:t>
      </w:r>
      <w:del w:id="23" w:author="Liran Samuni" w:date="2020-03-16T18:32:00Z">
        <w:r w:rsidR="00C25E34">
          <w:rPr>
            <w:rFonts w:asciiTheme="minorHAnsi" w:eastAsia="Calibri" w:hAnsiTheme="minorHAnsi"/>
          </w:rPr>
          <w:delText xml:space="preserve">in </w:delText>
        </w:r>
      </w:del>
      <w:ins w:id="24" w:author="Liran Samuni" w:date="2020-03-16T18:32:00Z">
        <w:r w:rsidR="0084023C">
          <w:rPr>
            <w:rFonts w:asciiTheme="minorHAnsi" w:eastAsia="Calibri" w:hAnsiTheme="minorHAnsi"/>
          </w:rPr>
          <w:t xml:space="preserve">during </w:t>
        </w:r>
      </w:ins>
      <w:r w:rsidR="00C25E34">
        <w:rPr>
          <w:rFonts w:asciiTheme="minorHAnsi" w:eastAsia="Calibri" w:hAnsiTheme="minorHAnsi"/>
        </w:rPr>
        <w:t xml:space="preserve">the study period. </w:t>
      </w:r>
      <w:r>
        <w:rPr>
          <w:rFonts w:asciiTheme="minorHAnsi" w:eastAsia="Calibri" w:hAnsiTheme="minorHAnsi"/>
        </w:rPr>
        <w:t>Researchers can only observe a subset of</w:t>
      </w:r>
      <w:r w:rsidR="008B486F">
        <w:rPr>
          <w:rFonts w:asciiTheme="minorHAnsi" w:eastAsia="Calibri" w:hAnsiTheme="minorHAnsi"/>
        </w:rPr>
        <w:t xml:space="preserve"> individuals’</w:t>
      </w:r>
      <w:r>
        <w:rPr>
          <w:rFonts w:asciiTheme="minorHAnsi" w:eastAsia="Calibri" w:hAnsiTheme="minorHAnsi"/>
        </w:rPr>
        <w:t xml:space="preserve"> interactions, meaning that the “real” distribution of interactions is unknown and we have to </w:t>
      </w:r>
      <w:commentRangeStart w:id="25"/>
      <w:r>
        <w:rPr>
          <w:rFonts w:asciiTheme="minorHAnsi" w:eastAsia="Calibri" w:hAnsiTheme="minorHAnsi"/>
        </w:rPr>
        <w:t>assume that the collected data reflect it accurately</w:t>
      </w:r>
      <w:commentRangeEnd w:id="25"/>
      <w:r w:rsidR="0084023C">
        <w:rPr>
          <w:rStyle w:val="CommentReference"/>
        </w:rPr>
        <w:commentReference w:id="25"/>
      </w:r>
      <w:r>
        <w:rPr>
          <w:rFonts w:asciiTheme="minorHAnsi" w:eastAsia="Calibri" w:hAnsiTheme="minorHAnsi"/>
        </w:rPr>
        <w:t xml:space="preserve"> </w:t>
      </w:r>
      <w:r>
        <w:rPr>
          <w:rFonts w:asciiTheme="minorHAnsi" w:eastAsia="Calibri" w:hAnsiTheme="minorHAnsi"/>
        </w:rPr>
        <w:fldChar w:fldCharType="begin" w:fldLock="1"/>
      </w:r>
      <w:r w:rsidR="0073734E">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Pr>
          <w:rFonts w:ascii="Cambria Math" w:eastAsia="Calibri" w:hAnsi="Cambria Math" w:cs="Cambria Math"/>
        </w:rPr>
        <w:instrText>∼</w:instrText>
      </w:r>
      <w:r w:rsidR="0073734E">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Pr>
          <w:rFonts w:ascii="Cambria Math" w:eastAsia="Calibri" w:hAnsi="Cambria Math" w:cs="Cambria Math"/>
        </w:rPr>
        <w:instrText>∼</w:instrText>
      </w:r>
      <w:r w:rsidR="0073734E">
        <w:rPr>
          <w:rFonts w:asciiTheme="minorHAnsi" w:eastAsia="Calibri" w:hAnsiTheme="minorHAnsi"/>
        </w:rPr>
        <w:instrText xml:space="preserve">0.4. It requires about 10 times as much data to achieve a representation with r = </w:instrText>
      </w:r>
      <w:r w:rsidR="0073734E">
        <w:rPr>
          <w:rFonts w:ascii="Cambria Math" w:eastAsia="Calibri" w:hAnsi="Cambria Math" w:cs="Cambria Math"/>
        </w:rPr>
        <w:instrText>∼</w:instrText>
      </w:r>
      <w:r w:rsidR="0073734E">
        <w:rPr>
          <w:rFonts w:asciiTheme="minorHAnsi" w:eastAsia="Calibri" w:hAnsiTheme="minorHAnsi"/>
        </w:rPr>
        <w:instrText xml:space="preserve">0.8. Permutation tests usually reject the null hypothesis that individuals have no preferred associates when S2 </w:instrText>
      </w:r>
      <w:r w:rsidR="0073734E">
        <w:rPr>
          <w:rFonts w:ascii="Calibri" w:eastAsia="Calibri" w:hAnsi="Calibri" w:cs="Calibri"/>
        </w:rPr>
        <w:instrText>×</w:instrText>
      </w:r>
      <w:r w:rsidR="0073734E">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Pr>
          <w:rFonts w:asciiTheme="minorHAnsi" w:eastAsia="Calibri" w:hAnsiTheme="minorHAnsi"/>
        </w:rPr>
        <w:fldChar w:fldCharType="separate"/>
      </w:r>
      <w:r w:rsidR="008B486F" w:rsidRPr="008B486F">
        <w:rPr>
          <w:rFonts w:asciiTheme="minorHAnsi" w:eastAsia="Calibri" w:hAnsiTheme="minorHAnsi"/>
          <w:noProof/>
        </w:rPr>
        <w:t>(Farine &amp; Strandburg-Peshkin, 2015; Kasper &amp; Voelkl, 2009; Whitehead, 2008)</w:t>
      </w:r>
      <w:r>
        <w:rPr>
          <w:rFonts w:asciiTheme="minorHAnsi" w:eastAsia="Calibri" w:hAnsiTheme="minorHAnsi"/>
        </w:rPr>
        <w:fldChar w:fldCharType="end"/>
      </w:r>
      <w:r>
        <w:rPr>
          <w:rFonts w:asciiTheme="minorHAnsi" w:eastAsia="Calibri" w:hAnsiTheme="minorHAnsi"/>
        </w:rPr>
        <w:t>. However, if data are sparse, estimate error</w:t>
      </w:r>
      <w:r w:rsidR="00E20312">
        <w:rPr>
          <w:rFonts w:asciiTheme="minorHAnsi" w:eastAsia="Calibri" w:hAnsiTheme="minorHAnsi"/>
        </w:rPr>
        <w:t xml:space="preserve">s are increased </w:t>
      </w:r>
      <w:r>
        <w:rPr>
          <w:rFonts w:asciiTheme="minorHAnsi" w:eastAsia="Calibri" w:hAnsiTheme="minorHAnsi"/>
        </w:rPr>
        <w:t xml:space="preserve">and robustness of the resulting distribution </w:t>
      </w:r>
      <w:r w:rsidR="00E20312">
        <w:rPr>
          <w:rFonts w:asciiTheme="minorHAnsi" w:eastAsia="Calibri" w:hAnsiTheme="minorHAnsi"/>
        </w:rPr>
        <w:t xml:space="preserve">reduced </w:t>
      </w:r>
      <w:r>
        <w:rPr>
          <w:rFonts w:asciiTheme="minorHAnsi" w:eastAsia="Calibri" w:hAnsiTheme="minorHAnsi"/>
        </w:rPr>
        <w:fldChar w:fldCharType="begin" w:fldLock="1"/>
      </w:r>
      <w:r>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Lusseau et al., 2008; Shizuka &amp; Farine, 2016)</w:t>
      </w:r>
      <w:r>
        <w:rPr>
          <w:rFonts w:asciiTheme="minorHAnsi" w:eastAsia="Calibri" w:hAnsiTheme="minorHAnsi"/>
        </w:rPr>
        <w:fldChar w:fldCharType="end"/>
      </w:r>
      <w:r>
        <w:rPr>
          <w:rFonts w:asciiTheme="minorHAnsi" w:eastAsia="Calibri" w:hAnsiTheme="minorHAnsi"/>
        </w:rPr>
        <w:t xml:space="preserve">. Working with distributions which are not accurate representations of the underlying distribution can lead to misleading results </w:t>
      </w:r>
      <w:r>
        <w:rPr>
          <w:rFonts w:asciiTheme="minorHAnsi" w:eastAsia="Calibri" w:hAnsiTheme="minorHAnsi"/>
        </w:rPr>
        <w:fldChar w:fldCharType="begin" w:fldLock="1"/>
      </w:r>
      <w:r>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Davis et al., 2018)</w:t>
      </w:r>
      <w:r>
        <w:rPr>
          <w:rFonts w:asciiTheme="minorHAnsi" w:eastAsia="Calibri" w:hAnsiTheme="minorHAnsi"/>
        </w:rPr>
        <w:fldChar w:fldCharType="end"/>
      </w:r>
      <w:r>
        <w:rPr>
          <w:rFonts w:asciiTheme="minorHAnsi" w:eastAsia="Calibri" w:hAnsiTheme="minorHAnsi"/>
        </w:rPr>
        <w:t xml:space="preserve">. This problem is aggravated when already sparse datasets are cut into shorter time intervals (e.g. </w:t>
      </w:r>
      <w:r w:rsidR="008B486F">
        <w:rPr>
          <w:rFonts w:asciiTheme="minorHAnsi" w:eastAsia="Calibri" w:hAnsiTheme="minorHAnsi"/>
        </w:rPr>
        <w:t>6-month</w:t>
      </w:r>
      <w:r>
        <w:rPr>
          <w:rFonts w:asciiTheme="minorHAnsi" w:eastAsia="Calibri" w:hAnsiTheme="minorHAnsi"/>
        </w:rPr>
        <w:t xml:space="preserve"> blocks)</w:t>
      </w:r>
      <w:r w:rsidR="008B486F">
        <w:rPr>
          <w:rFonts w:asciiTheme="minorHAnsi" w:eastAsia="Calibri" w:hAnsiTheme="minorHAnsi"/>
        </w:rPr>
        <w:t>, a common practice in animal behaviour studies</w:t>
      </w:r>
      <w:r>
        <w:rPr>
          <w:rFonts w:asciiTheme="minorHAnsi" w:eastAsia="Calibri" w:hAnsiTheme="minorHAnsi"/>
        </w:rPr>
        <w:t xml:space="preserve">. What constitutes enough data can vary depending on how repeatable partner choice is </w:t>
      </w:r>
      <w:r>
        <w:rPr>
          <w:rFonts w:asciiTheme="minorHAnsi" w:eastAsia="Calibri" w:hAnsiTheme="minorHAnsi"/>
        </w:rPr>
        <w:fldChar w:fldCharType="begin" w:fldLock="1"/>
      </w:r>
      <w:r>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Sánchez-Tójar et al., 2018)</w:t>
      </w:r>
      <w:r>
        <w:rPr>
          <w:rFonts w:asciiTheme="minorHAnsi" w:eastAsia="Calibri" w:hAnsiTheme="minorHAnsi"/>
        </w:rPr>
        <w:fldChar w:fldCharType="end"/>
      </w:r>
      <w:r>
        <w:rPr>
          <w:rFonts w:asciiTheme="minorHAnsi" w:eastAsia="Calibri" w:hAnsiTheme="minorHAnsi"/>
        </w:rPr>
        <w:t xml:space="preserve">. </w:t>
      </w:r>
    </w:p>
    <w:p w14:paraId="7BDD0987" w14:textId="77777777" w:rsidR="007F255C" w:rsidRDefault="00C624CE"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 xml:space="preserve">Here, we develop a consistency measure that has two functions: on one hand, it allows researchers to gauge whether they have collected enough data of a certain interaction type to warrant including that interaction type in their analyses, either in a social network or when creating relationship indices. On the other hand, it allows us to compare interaction types within and between species </w:t>
      </w:r>
      <w:r w:rsidR="004A57E7">
        <w:rPr>
          <w:rFonts w:asciiTheme="minorHAnsi" w:eastAsia="Calibri" w:hAnsiTheme="minorHAnsi"/>
        </w:rPr>
        <w:t>regarding</w:t>
      </w:r>
      <w:r>
        <w:rPr>
          <w:rFonts w:asciiTheme="minorHAnsi" w:eastAsia="Calibri" w:hAnsiTheme="minorHAnsi"/>
        </w:rPr>
        <w:t xml:space="preserve"> their predictability. </w:t>
      </w:r>
      <w:commentRangeStart w:id="26"/>
      <w:r w:rsidR="007F255C">
        <w:rPr>
          <w:rFonts w:asciiTheme="minorHAnsi" w:eastAsia="Calibri" w:hAnsiTheme="minorHAnsi"/>
        </w:rPr>
        <w:t>Consistency should be high if individuals regularly choose the same partners for the same interaction type and observing the individual at one point in time allows for accurate predictions of their behaviour later</w:t>
      </w:r>
      <w:commentRangeEnd w:id="26"/>
      <w:r w:rsidR="00C04030">
        <w:rPr>
          <w:rStyle w:val="CommentReference"/>
        </w:rPr>
        <w:commentReference w:id="26"/>
      </w:r>
      <w:r w:rsidR="007F255C">
        <w:rPr>
          <w:rFonts w:asciiTheme="minorHAnsi" w:eastAsia="Calibri" w:hAnsiTheme="minorHAnsi"/>
        </w:rPr>
        <w:t>. Low consistency can arise if individuals show weak partner preference or preference changes over time</w:t>
      </w:r>
      <w:r w:rsidR="00C60AF1">
        <w:rPr>
          <w:rFonts w:asciiTheme="minorHAnsi" w:eastAsia="Calibri" w:hAnsiTheme="minorHAnsi"/>
        </w:rPr>
        <w:t>, or if insufficient data are available</w:t>
      </w:r>
      <w:r w:rsidR="007F255C">
        <w:rPr>
          <w:rFonts w:asciiTheme="minorHAnsi" w:eastAsia="Calibri" w:hAnsiTheme="minorHAnsi"/>
        </w:rPr>
        <w:t>.</w:t>
      </w:r>
    </w:p>
    <w:p w14:paraId="69C3711C" w14:textId="1BC6C7DD" w:rsidR="00CC4A8D" w:rsidRDefault="00B244F2">
      <w:pPr>
        <w:spacing w:before="120" w:line="480" w:lineRule="auto"/>
        <w:ind w:left="0" w:hanging="2"/>
        <w:jc w:val="both"/>
        <w:rPr>
          <w:rFonts w:asciiTheme="minorHAnsi" w:eastAsia="Calibri" w:hAnsiTheme="minorHAnsi"/>
        </w:rPr>
      </w:pPr>
      <w:r>
        <w:rPr>
          <w:rFonts w:asciiTheme="minorHAnsi" w:eastAsia="Calibri" w:hAnsiTheme="minorHAnsi"/>
        </w:rPr>
        <w:t>To show how consistency can be used to compare social groups with different structure and organisation, we apply the measure to data from two Western chimpanzee (</w:t>
      </w:r>
      <w:r>
        <w:rPr>
          <w:rFonts w:asciiTheme="minorHAnsi" w:eastAsia="Calibri" w:hAnsiTheme="minorHAnsi"/>
          <w:i/>
        </w:rPr>
        <w:t xml:space="preserve">Pan troglodytes </w:t>
      </w:r>
      <w:proofErr w:type="spellStart"/>
      <w:r>
        <w:rPr>
          <w:rFonts w:asciiTheme="minorHAnsi" w:eastAsia="Calibri" w:hAnsiTheme="minorHAnsi"/>
          <w:i/>
        </w:rPr>
        <w:t>verus</w:t>
      </w:r>
      <w:proofErr w:type="spellEnd"/>
      <w:r>
        <w:rPr>
          <w:rFonts w:asciiTheme="minorHAnsi" w:eastAsia="Calibri" w:hAnsiTheme="minorHAnsi"/>
        </w:rPr>
        <w:t xml:space="preserve">) communities and one sooty </w:t>
      </w:r>
      <w:proofErr w:type="spellStart"/>
      <w:r>
        <w:rPr>
          <w:rFonts w:asciiTheme="minorHAnsi" w:eastAsia="Calibri" w:hAnsiTheme="minorHAnsi"/>
        </w:rPr>
        <w:t>mangabey</w:t>
      </w:r>
      <w:proofErr w:type="spellEnd"/>
      <w:r>
        <w:rPr>
          <w:rFonts w:asciiTheme="minorHAnsi" w:eastAsia="Calibri" w:hAnsiTheme="minorHAnsi"/>
        </w:rPr>
        <w:t xml:space="preserve"> (</w:t>
      </w:r>
      <w:proofErr w:type="spellStart"/>
      <w:r>
        <w:rPr>
          <w:rFonts w:asciiTheme="minorHAnsi" w:eastAsia="Calibri" w:hAnsiTheme="minorHAnsi"/>
          <w:i/>
        </w:rPr>
        <w:t>Cercocebu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rPr>
        <w:t xml:space="preserve">) community living </w:t>
      </w:r>
      <w:proofErr w:type="spellStart"/>
      <w:r>
        <w:rPr>
          <w:rFonts w:asciiTheme="minorHAnsi" w:eastAsia="Calibri" w:hAnsiTheme="minorHAnsi"/>
        </w:rPr>
        <w:t>sympatrically</w:t>
      </w:r>
      <w:proofErr w:type="spellEnd"/>
      <w:r>
        <w:rPr>
          <w:rFonts w:asciiTheme="minorHAnsi" w:eastAsia="Calibri" w:hAnsiTheme="minorHAnsi"/>
        </w:rPr>
        <w:t xml:space="preserve"> in the </w:t>
      </w:r>
      <w:proofErr w:type="spellStart"/>
      <w:r>
        <w:rPr>
          <w:rFonts w:asciiTheme="minorHAnsi" w:eastAsia="Calibri" w:hAnsiTheme="minorHAnsi"/>
        </w:rPr>
        <w:t>Taï</w:t>
      </w:r>
      <w:proofErr w:type="spellEnd"/>
      <w:r>
        <w:rPr>
          <w:rFonts w:asciiTheme="minorHAnsi" w:eastAsia="Calibri" w:hAnsiTheme="minorHAnsi"/>
        </w:rPr>
        <w:t xml:space="preserve">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ielke et al., 2017, 2018)</w:t>
      </w:r>
      <w:r>
        <w:rPr>
          <w:rFonts w:asciiTheme="minorHAnsi" w:eastAsia="Calibri" w:hAnsiTheme="minorHAnsi"/>
        </w:rPr>
        <w:fldChar w:fldCharType="end"/>
      </w:r>
      <w:r>
        <w:rPr>
          <w:rFonts w:asciiTheme="minorHAnsi" w:eastAsia="Calibri" w:hAnsiTheme="minorHAnsi"/>
        </w:rPr>
        <w:t xml:space="preserve">. We chose these two species as they represent two well-studied primate social systems: </w:t>
      </w:r>
      <w:r w:rsidR="0073734E">
        <w:rPr>
          <w:rFonts w:asciiTheme="minorHAnsi" w:eastAsia="Calibri" w:hAnsiTheme="minorHAnsi"/>
        </w:rPr>
        <w:t xml:space="preserve">Sooty </w:t>
      </w:r>
      <w:proofErr w:type="spellStart"/>
      <w:r w:rsidR="0073734E">
        <w:rPr>
          <w:rFonts w:asciiTheme="minorHAnsi" w:eastAsia="Calibri" w:hAnsiTheme="minorHAnsi"/>
        </w:rPr>
        <w:t>mangabeys</w:t>
      </w:r>
      <w:proofErr w:type="spellEnd"/>
      <w:r w:rsidR="0073734E">
        <w:rPr>
          <w:rFonts w:asciiTheme="minorHAnsi" w:eastAsia="Calibri" w:hAnsiTheme="minorHAnsi"/>
        </w:rPr>
        <w:t xml:space="preserve"> have philopatric females who form linear, despotic, stable matrilineal hierarchies </w:t>
      </w:r>
      <w:r w:rsidR="0073734E">
        <w:rPr>
          <w:rFonts w:asciiTheme="minorHAnsi" w:eastAsia="Calibri" w:hAnsiTheme="minorHAnsi"/>
        </w:rPr>
        <w:fldChar w:fldCharType="begin" w:fldLock="1"/>
      </w:r>
      <w:r w:rsidR="00826E7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Pr>
          <w:rFonts w:asciiTheme="minorHAnsi" w:eastAsia="Calibri" w:hAnsiTheme="minorHAnsi"/>
        </w:rPr>
        <w:fldChar w:fldCharType="separate"/>
      </w:r>
      <w:r w:rsidR="004A57E7" w:rsidRPr="004A57E7">
        <w:rPr>
          <w:rFonts w:asciiTheme="minorHAnsi" w:eastAsia="Calibri" w:hAnsiTheme="minorHAnsi"/>
          <w:noProof/>
        </w:rPr>
        <w:t>(Mielke et al., 2017, 2018; Range, 2006; Range &amp; Noë, 2002)</w:t>
      </w:r>
      <w:r w:rsidR="0073734E">
        <w:rPr>
          <w:rFonts w:asciiTheme="minorHAnsi" w:eastAsia="Calibri" w:hAnsiTheme="minorHAnsi"/>
        </w:rPr>
        <w:fldChar w:fldCharType="end"/>
      </w:r>
      <w:r w:rsidR="0073734E">
        <w:rPr>
          <w:rFonts w:asciiTheme="minorHAnsi" w:eastAsia="Calibri" w:hAnsiTheme="minorHAnsi"/>
        </w:rPr>
        <w:t xml:space="preserve">. All </w:t>
      </w:r>
      <w:del w:id="27" w:author="cathy" w:date="2020-05-28T16:43:00Z">
        <w:r w:rsidR="0073734E">
          <w:rPr>
            <w:rFonts w:asciiTheme="minorHAnsi" w:eastAsia="Calibri" w:hAnsiTheme="minorHAnsi"/>
          </w:rPr>
          <w:delText>interaction</w:delText>
        </w:r>
      </w:del>
      <w:del w:id="28" w:author="cathy" w:date="2020-05-26T12:29:00Z">
        <w:r w:rsidR="0073734E" w:rsidDel="00E81C67">
          <w:rPr>
            <w:rFonts w:asciiTheme="minorHAnsi" w:eastAsia="Calibri" w:hAnsiTheme="minorHAnsi"/>
          </w:rPr>
          <w:delText>i</w:delText>
        </w:r>
      </w:del>
      <w:proofErr w:type="spellStart"/>
      <w:ins w:id="29" w:author="cathy" w:date="2020-05-26T12:29:00Z">
        <w:r w:rsidR="00E81C67">
          <w:rPr>
            <w:rFonts w:asciiTheme="minorHAnsi" w:eastAsia="Calibri" w:hAnsiTheme="minorHAnsi"/>
          </w:rPr>
          <w:t>mangabey</w:t>
        </w:r>
        <w:proofErr w:type="spellEnd"/>
        <w:r w:rsidR="00E81C67">
          <w:rPr>
            <w:rFonts w:asciiTheme="minorHAnsi" w:eastAsia="Calibri" w:hAnsiTheme="minorHAnsi"/>
          </w:rPr>
          <w:t xml:space="preserve"> social i</w:t>
        </w:r>
      </w:ins>
      <w:ins w:id="30" w:author="cathy" w:date="2020-05-28T16:43:00Z">
        <w:r w:rsidR="0073734E">
          <w:rPr>
            <w:rFonts w:asciiTheme="minorHAnsi" w:eastAsia="Calibri" w:hAnsiTheme="minorHAnsi"/>
          </w:rPr>
          <w:t>nteraction</w:t>
        </w:r>
      </w:ins>
      <w:ins w:id="31" w:author="cathy" w:date="2020-05-26T12:29:00Z">
        <w:r w:rsidR="00E81C67">
          <w:rPr>
            <w:rFonts w:asciiTheme="minorHAnsi" w:eastAsia="Calibri" w:hAnsiTheme="minorHAnsi"/>
          </w:rPr>
          <w:t>s</w:t>
        </w:r>
      </w:ins>
      <w:r w:rsidR="0073734E">
        <w:rPr>
          <w:rFonts w:asciiTheme="minorHAnsi" w:eastAsia="Calibri" w:hAnsiTheme="minorHAnsi"/>
        </w:rPr>
        <w:t xml:space="preserve"> </w:t>
      </w:r>
      <w:del w:id="32" w:author="cathy" w:date="2020-05-26T12:29:00Z">
        <w:r w:rsidR="0073734E" w:rsidDel="00E81C67">
          <w:rPr>
            <w:rFonts w:asciiTheme="minorHAnsi" w:eastAsia="Calibri" w:hAnsiTheme="minorHAnsi"/>
          </w:rPr>
          <w:delText xml:space="preserve">types </w:delText>
        </w:r>
      </w:del>
      <w:r w:rsidR="0073734E">
        <w:rPr>
          <w:rFonts w:asciiTheme="minorHAnsi" w:eastAsia="Calibri" w:hAnsiTheme="minorHAnsi"/>
        </w:rPr>
        <w:t>are predicted to show high consistency, as they should be</w:t>
      </w:r>
      <w:ins w:id="33" w:author="cathy" w:date="2020-05-28T16:43:00Z">
        <w:r w:rsidR="0073734E">
          <w:rPr>
            <w:rFonts w:asciiTheme="minorHAnsi" w:eastAsia="Calibri" w:hAnsiTheme="minorHAnsi"/>
          </w:rPr>
          <w:t xml:space="preserve"> </w:t>
        </w:r>
      </w:ins>
      <w:ins w:id="34" w:author="cathy" w:date="2020-05-26T12:29:00Z">
        <w:r w:rsidR="00E81C67">
          <w:rPr>
            <w:rFonts w:asciiTheme="minorHAnsi" w:eastAsia="Calibri" w:hAnsiTheme="minorHAnsi"/>
          </w:rPr>
          <w:t xml:space="preserve">strongly </w:t>
        </w:r>
      </w:ins>
      <w:r w:rsidR="0073734E">
        <w:rPr>
          <w:rFonts w:asciiTheme="minorHAnsi" w:eastAsia="Calibri" w:hAnsiTheme="minorHAnsi"/>
        </w:rPr>
        <w:t>influenced</w:t>
      </w:r>
      <w:del w:id="35" w:author="cathy" w:date="2020-05-26T12:29:00Z">
        <w:r w:rsidR="0073734E" w:rsidDel="00E81C67">
          <w:rPr>
            <w:rFonts w:asciiTheme="minorHAnsi" w:eastAsia="Calibri" w:hAnsiTheme="minorHAnsi"/>
          </w:rPr>
          <w:delText xml:space="preserve"> strongly</w:delText>
        </w:r>
      </w:del>
      <w:r w:rsidR="0073734E">
        <w:rPr>
          <w:rFonts w:asciiTheme="minorHAnsi" w:eastAsia="Calibri" w:hAnsiTheme="minorHAnsi"/>
        </w:rPr>
        <w:t xml:space="preserve"> by stable parameters, especially kinship, dominance rank, and sex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Range &amp; Noë, 2002)</w:t>
      </w:r>
      <w:r w:rsidR="0073734E">
        <w:rPr>
          <w:rFonts w:asciiTheme="minorHAnsi" w:eastAsia="Calibri" w:hAnsiTheme="minorHAnsi"/>
        </w:rPr>
        <w:fldChar w:fldCharType="end"/>
      </w:r>
      <w:r w:rsidR="0073734E">
        <w:rPr>
          <w:rFonts w:asciiTheme="minorHAnsi" w:eastAsia="Calibri" w:hAnsiTheme="minorHAnsi"/>
        </w:rPr>
        <w:t xml:space="preserve">. Chimpanzees form male philopatric societies with stable linear hierarchies, </w:t>
      </w:r>
      <w:commentRangeStart w:id="36"/>
      <w:r w:rsidR="0073734E">
        <w:rPr>
          <w:rFonts w:asciiTheme="minorHAnsi" w:eastAsia="Calibri" w:hAnsiTheme="minorHAnsi"/>
        </w:rPr>
        <w:t xml:space="preserve">but aggression in </w:t>
      </w:r>
      <w:proofErr w:type="spellStart"/>
      <w:r w:rsidR="0073734E">
        <w:rPr>
          <w:rFonts w:asciiTheme="minorHAnsi" w:eastAsia="Calibri" w:hAnsiTheme="minorHAnsi"/>
        </w:rPr>
        <w:t>Taï</w:t>
      </w:r>
      <w:proofErr w:type="spellEnd"/>
      <w:r w:rsidR="0073734E">
        <w:rPr>
          <w:rFonts w:asciiTheme="minorHAnsi" w:eastAsia="Calibri" w:hAnsiTheme="minorHAnsi"/>
        </w:rPr>
        <w:t xml:space="preserve"> is frequently directed up the dominance hierarchy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Wittig &amp; Boesch, 2003)</w:t>
      </w:r>
      <w:r w:rsidR="0073734E">
        <w:rPr>
          <w:rFonts w:asciiTheme="minorHAnsi" w:eastAsia="Calibri" w:hAnsiTheme="minorHAnsi"/>
        </w:rPr>
        <w:fldChar w:fldCharType="end"/>
      </w:r>
      <w:r w:rsidR="0073734E">
        <w:rPr>
          <w:rFonts w:asciiTheme="minorHAnsi" w:eastAsia="Calibri" w:hAnsiTheme="minorHAnsi"/>
        </w:rPr>
        <w:t xml:space="preserve">. We observed rank changes in both sexes in the study period </w:t>
      </w:r>
      <w:r w:rsidR="0073734E">
        <w:rPr>
          <w:rFonts w:asciiTheme="minorHAnsi" w:eastAsia="Calibri" w:hAnsiTheme="minorHAnsi"/>
        </w:rPr>
        <w:fldChar w:fldCharType="begin" w:fldLock="1"/>
      </w:r>
      <w:r w:rsidR="00F41459">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Pr>
          <w:rFonts w:asciiTheme="minorHAnsi" w:eastAsia="Calibri" w:hAnsiTheme="minorHAnsi"/>
        </w:rPr>
        <w:fldChar w:fldCharType="separate"/>
      </w:r>
      <w:r w:rsidR="0036699B" w:rsidRPr="0036699B">
        <w:rPr>
          <w:rFonts w:asciiTheme="minorHAnsi" w:eastAsia="Calibri" w:hAnsiTheme="minorHAnsi"/>
          <w:noProof/>
        </w:rPr>
        <w:t>(Mielke et al., 2019; Preis et al., 2019)</w:t>
      </w:r>
      <w:r w:rsidR="0073734E">
        <w:rPr>
          <w:rFonts w:asciiTheme="minorHAnsi" w:eastAsia="Calibri" w:hAnsiTheme="minorHAnsi"/>
        </w:rPr>
        <w:fldChar w:fldCharType="end"/>
      </w:r>
      <w:r w:rsidR="0073734E">
        <w:rPr>
          <w:rFonts w:asciiTheme="minorHAnsi" w:eastAsia="Calibri" w:hAnsiTheme="minorHAnsi"/>
        </w:rPr>
        <w:t xml:space="preserve">. </w:t>
      </w:r>
      <w:commentRangeEnd w:id="36"/>
      <w:r w:rsidR="00410839">
        <w:rPr>
          <w:rStyle w:val="CommentReference"/>
        </w:rPr>
        <w:commentReference w:id="36"/>
      </w:r>
      <w:r w:rsidR="0073734E">
        <w:rPr>
          <w:rFonts w:asciiTheme="minorHAnsi" w:eastAsia="Calibri" w:hAnsiTheme="minorHAnsi"/>
        </w:rPr>
        <w:t xml:space="preserve">However, enduring social bonds have been described for both sexes in chimpanzees </w:t>
      </w:r>
      <w:r w:rsidR="0073734E">
        <w:rPr>
          <w:rFonts w:asciiTheme="minorHAnsi" w:eastAsia="Calibri" w:hAnsiTheme="minorHAnsi"/>
        </w:rPr>
        <w:fldChar w:fldCharType="begin" w:fldLock="1"/>
      </w:r>
      <w:r w:rsidR="00C624CE">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Pr>
          <w:rFonts w:asciiTheme="minorHAnsi" w:eastAsia="Calibri" w:hAnsiTheme="minorHAnsi"/>
        </w:rPr>
        <w:fldChar w:fldCharType="separate"/>
      </w:r>
      <w:r w:rsidR="0073734E" w:rsidRPr="0073734E">
        <w:rPr>
          <w:rFonts w:asciiTheme="minorHAnsi" w:eastAsia="Calibri" w:hAnsiTheme="minorHAnsi"/>
          <w:noProof/>
        </w:rPr>
        <w:t>(Foerster et al., 2015; Lehmann &amp; Boesch, 2009; Mitani, 2009)</w:t>
      </w:r>
      <w:r w:rsidR="0073734E">
        <w:rPr>
          <w:rFonts w:asciiTheme="minorHAnsi" w:eastAsia="Calibri" w:hAnsiTheme="minorHAnsi"/>
        </w:rPr>
        <w:fldChar w:fldCharType="end"/>
      </w:r>
      <w:r w:rsidR="0073734E">
        <w:rPr>
          <w:rFonts w:asciiTheme="minorHAnsi" w:eastAsia="Calibri" w:hAnsiTheme="minorHAnsi"/>
        </w:rPr>
        <w:t xml:space="preserve">, </w:t>
      </w:r>
      <w:commentRangeStart w:id="37"/>
      <w:r w:rsidR="0073734E">
        <w:rPr>
          <w:rFonts w:asciiTheme="minorHAnsi" w:eastAsia="Calibri" w:hAnsiTheme="minorHAnsi"/>
        </w:rPr>
        <w:t>so at least some of the relationships of each individual are predicted to fall into clear relationship types.</w:t>
      </w:r>
      <w:commentRangeEnd w:id="37"/>
      <w:r w:rsidR="005B68DE">
        <w:rPr>
          <w:rStyle w:val="CommentReference"/>
        </w:rPr>
        <w:commentReference w:id="37"/>
      </w:r>
      <w:r>
        <w:rPr>
          <w:rFonts w:asciiTheme="minorHAnsi" w:eastAsia="Calibri" w:hAnsiTheme="minorHAnsi"/>
        </w:rPr>
        <w:t xml:space="preserve"> </w:t>
      </w:r>
      <w:r w:rsidR="0073734E">
        <w:rPr>
          <w:rFonts w:asciiTheme="minorHAnsi" w:eastAsia="Calibri" w:hAnsiTheme="minorHAnsi"/>
        </w:rPr>
        <w:t xml:space="preserve">We develop the consistency measures with two aims: a) to identify interaction types </w:t>
      </w:r>
      <w:del w:id="38" w:author="cathy" w:date="2020-05-28T16:43:00Z">
        <w:r w:rsidR="0073734E">
          <w:rPr>
            <w:rFonts w:asciiTheme="minorHAnsi" w:eastAsia="Calibri" w:hAnsiTheme="minorHAnsi"/>
          </w:rPr>
          <w:delText>were</w:delText>
        </w:r>
      </w:del>
      <w:ins w:id="39" w:author="cathy" w:date="2020-05-28T16:43:00Z">
        <w:r w:rsidR="0073734E">
          <w:rPr>
            <w:rFonts w:asciiTheme="minorHAnsi" w:eastAsia="Calibri" w:hAnsiTheme="minorHAnsi"/>
          </w:rPr>
          <w:t>w</w:t>
        </w:r>
      </w:ins>
      <w:ins w:id="40" w:author="cathy" w:date="2020-05-26T12:31:00Z">
        <w:r w:rsidR="00E81C67">
          <w:rPr>
            <w:rFonts w:asciiTheme="minorHAnsi" w:eastAsia="Calibri" w:hAnsiTheme="minorHAnsi"/>
          </w:rPr>
          <w:t>h</w:t>
        </w:r>
      </w:ins>
      <w:ins w:id="41" w:author="cathy" w:date="2020-05-28T16:43:00Z">
        <w:r w:rsidR="0073734E">
          <w:rPr>
            <w:rFonts w:asciiTheme="minorHAnsi" w:eastAsia="Calibri" w:hAnsiTheme="minorHAnsi"/>
          </w:rPr>
          <w:t>ere</w:t>
        </w:r>
      </w:ins>
      <w:r w:rsidR="0073734E">
        <w:rPr>
          <w:rFonts w:asciiTheme="minorHAnsi" w:eastAsia="Calibri" w:hAnsiTheme="minorHAnsi"/>
        </w:rPr>
        <w:t xml:space="preserve"> data distributions are likely unreliable due to insufficient data; and b) to compare chimpanzees and </w:t>
      </w:r>
      <w:proofErr w:type="spellStart"/>
      <w:r w:rsidR="0073734E">
        <w:rPr>
          <w:rFonts w:asciiTheme="minorHAnsi" w:eastAsia="Calibri" w:hAnsiTheme="minorHAnsi"/>
        </w:rPr>
        <w:t>mangabeys</w:t>
      </w:r>
      <w:proofErr w:type="spellEnd"/>
      <w:r w:rsidR="0073734E">
        <w:rPr>
          <w:rFonts w:asciiTheme="minorHAnsi" w:eastAsia="Calibri" w:hAnsiTheme="minorHAnsi"/>
        </w:rPr>
        <w:t>, and different interaction types within species, regarding their consistency, as an indicator of predictability.</w:t>
      </w:r>
    </w:p>
    <w:p w14:paraId="09D71CC3" w14:textId="77777777" w:rsidR="00CC4A8D" w:rsidRPr="00C60AF1" w:rsidRDefault="00CC4A8D" w:rsidP="00C60AF1">
      <w:pPr>
        <w:spacing w:before="120" w:line="480" w:lineRule="auto"/>
        <w:ind w:left="0" w:hanging="2"/>
        <w:jc w:val="both"/>
        <w:rPr>
          <w:rFonts w:asciiTheme="minorHAnsi" w:eastAsia="Calibri" w:hAnsiTheme="minorHAnsi"/>
        </w:rPr>
      </w:pPr>
    </w:p>
    <w:p w14:paraId="1C77134C" w14:textId="77777777" w:rsidR="00CC4A8D"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b/>
        </w:rPr>
        <w:t>METHODS</w:t>
      </w:r>
    </w:p>
    <w:p w14:paraId="1F2C15C4"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Consistency measure</w:t>
      </w:r>
    </w:p>
    <w:p w14:paraId="794BBACB" w14:textId="77777777" w:rsidR="001F641A" w:rsidRDefault="001F641A" w:rsidP="001F641A">
      <w:pPr>
        <w:spacing w:line="480" w:lineRule="auto"/>
        <w:ind w:leftChars="0" w:left="0" w:firstLineChars="0" w:firstLine="0"/>
        <w:jc w:val="both"/>
        <w:rPr>
          <w:rFonts w:asciiTheme="minorHAnsi" w:eastAsia="Calibri" w:hAnsiTheme="minorHAnsi"/>
          <w:color w:val="auto"/>
        </w:rPr>
      </w:pPr>
      <w:r>
        <w:rPr>
          <w:rFonts w:asciiTheme="minorHAnsi" w:eastAsia="Calibri" w:hAnsiTheme="minorHAnsi"/>
          <w:color w:val="auto"/>
        </w:rPr>
        <w:t>To quantify consistency in an interaction type, we structure</w:t>
      </w:r>
      <w:ins w:id="42" w:author="Liran Samuni" w:date="2020-03-16T18:43:00Z">
        <w:r>
          <w:rPr>
            <w:rFonts w:asciiTheme="minorHAnsi" w:eastAsia="Calibri" w:hAnsiTheme="minorHAnsi"/>
            <w:color w:val="auto"/>
          </w:rPr>
          <w:t xml:space="preserve"> </w:t>
        </w:r>
        <w:r w:rsidR="00410839">
          <w:rPr>
            <w:rFonts w:asciiTheme="minorHAnsi" w:eastAsia="Calibri" w:hAnsiTheme="minorHAnsi"/>
            <w:color w:val="auto"/>
          </w:rPr>
          <w:t>the</w:t>
        </w:r>
      </w:ins>
      <w:ins w:id="43" w:author="Liran Samuni" w:date="2020-05-28T16:43:00Z">
        <w:r>
          <w:rPr>
            <w:rFonts w:asciiTheme="minorHAnsi" w:eastAsia="Calibri" w:hAnsiTheme="minorHAnsi"/>
            <w:color w:val="auto"/>
          </w:rPr>
          <w:t xml:space="preserve"> </w:t>
        </w:r>
      </w:ins>
      <w:r>
        <w:rPr>
          <w:rFonts w:asciiTheme="minorHAnsi" w:eastAsia="Calibri" w:hAnsiTheme="minorHAnsi"/>
          <w:color w:val="auto"/>
        </w:rPr>
        <w:t xml:space="preserve">data by collection days. Each observation day is randomly assigned to one of two datasets of equal size </w:t>
      </w:r>
      <w:r>
        <w:rPr>
          <w:rFonts w:asciiTheme="minorHAnsi" w:eastAsia="Calibri" w:hAnsiTheme="minorHAnsi"/>
          <w:color w:val="auto"/>
        </w:rPr>
        <w:fldChar w:fldCharType="begin" w:fldLock="1"/>
      </w:r>
      <w:r>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color w:val="auto"/>
        </w:rPr>
        <w:fldChar w:fldCharType="separate"/>
      </w:r>
      <w:r w:rsidRPr="00B244F2">
        <w:rPr>
          <w:rFonts w:asciiTheme="minorHAnsi" w:eastAsia="Calibri" w:hAnsiTheme="minorHAnsi"/>
          <w:noProof/>
          <w:color w:val="auto"/>
        </w:rPr>
        <w:t>(Sánchez-Tójar et al., 2018)</w:t>
      </w:r>
      <w:r>
        <w:rPr>
          <w:rFonts w:asciiTheme="minorHAnsi" w:eastAsia="Calibri" w:hAnsiTheme="minorHAnsi"/>
          <w:color w:val="auto"/>
        </w:rPr>
        <w:fldChar w:fldCharType="end"/>
      </w:r>
      <w:r>
        <w:rPr>
          <w:rFonts w:asciiTheme="minorHAnsi" w:eastAsia="Calibri" w:hAnsiTheme="minorHAnsi"/>
          <w:color w:val="auto"/>
        </w:rPr>
        <w:t xml:space="preserve">. We then </w:t>
      </w:r>
      <w:r w:rsidR="00C25E34">
        <w:rPr>
          <w:rFonts w:asciiTheme="minorHAnsi" w:eastAsia="Calibri" w:hAnsiTheme="minorHAnsi"/>
          <w:color w:val="auto"/>
        </w:rPr>
        <w:t>aggregate</w:t>
      </w:r>
      <w:r>
        <w:rPr>
          <w:rFonts w:asciiTheme="minorHAnsi" w:eastAsia="Calibri" w:hAnsiTheme="minorHAnsi"/>
          <w:color w:val="auto"/>
        </w:rPr>
        <w:t xml:space="preserve"> the interaction distribution of dyadic interactions per observation hour in each of the halves and calculate the non-parametric Spearman correlation between distributions. This allow</w:t>
      </w:r>
      <w:r w:rsidR="00C25E34">
        <w:rPr>
          <w:rFonts w:asciiTheme="minorHAnsi" w:eastAsia="Calibri" w:hAnsiTheme="minorHAnsi"/>
          <w:color w:val="auto"/>
        </w:rPr>
        <w:t>s</w:t>
      </w:r>
      <w:r>
        <w:rPr>
          <w:rFonts w:asciiTheme="minorHAnsi" w:eastAsia="Calibri" w:hAnsiTheme="minorHAnsi"/>
          <w:color w:val="auto"/>
        </w:rPr>
        <w:t xml:space="preserve"> us to estimate how well variation in one half predicts variation in the other. We repeat this procedure 100 times, with the median correlation coefficient constituting our measure of consistency for the full dataset. As we show through data simulations (below), very inconsistent results (median correlation values between two halves of the dataset below 0.5) </w:t>
      </w:r>
      <w:ins w:id="44" w:author="Liran Samuni" w:date="2020-03-16T18:48:00Z">
        <w:r w:rsidR="00A311FE">
          <w:rPr>
            <w:rFonts w:asciiTheme="minorHAnsi" w:eastAsia="Calibri" w:hAnsiTheme="minorHAnsi"/>
            <w:color w:val="auto"/>
          </w:rPr>
          <w:t xml:space="preserve">arise from </w:t>
        </w:r>
      </w:ins>
      <w:commentRangeStart w:id="45"/>
      <w:del w:id="46" w:author="Liran Samuni" w:date="2020-03-16T18:48:00Z">
        <w:r>
          <w:rPr>
            <w:rFonts w:asciiTheme="minorHAnsi" w:eastAsia="Calibri" w:hAnsiTheme="minorHAnsi"/>
            <w:color w:val="auto"/>
          </w:rPr>
          <w:delText xml:space="preserve">are usually </w:delText>
        </w:r>
        <w:commentRangeEnd w:id="45"/>
        <w:r w:rsidR="00A311FE" w:rsidDel="00A311FE">
          <w:rPr>
            <w:rStyle w:val="CommentReference"/>
          </w:rPr>
          <w:commentReference w:id="45"/>
        </w:r>
        <w:r>
          <w:rPr>
            <w:rFonts w:asciiTheme="minorHAnsi" w:eastAsia="Calibri" w:hAnsiTheme="minorHAnsi"/>
            <w:color w:val="auto"/>
          </w:rPr>
          <w:delText xml:space="preserve">the result of </w:delText>
        </w:r>
      </w:del>
      <w:r>
        <w:rPr>
          <w:rFonts w:asciiTheme="minorHAnsi" w:eastAsia="Calibri" w:hAnsiTheme="minorHAnsi"/>
          <w:color w:val="auto"/>
        </w:rPr>
        <w:t>very low data density, even if the underlying</w:t>
      </w:r>
      <w:r w:rsidR="00C25E34">
        <w:rPr>
          <w:rFonts w:asciiTheme="minorHAnsi" w:eastAsia="Calibri" w:hAnsiTheme="minorHAnsi"/>
          <w:color w:val="auto"/>
        </w:rPr>
        <w:t xml:space="preserve"> ‘real’</w:t>
      </w:r>
      <w:r>
        <w:rPr>
          <w:rFonts w:asciiTheme="minorHAnsi" w:eastAsia="Calibri" w:hAnsiTheme="minorHAnsi"/>
          <w:color w:val="auto"/>
        </w:rPr>
        <w:t xml:space="preserve"> distribution is highly consistent. Thus, if </w:t>
      </w:r>
      <w:commentRangeStart w:id="47"/>
      <w:r>
        <w:rPr>
          <w:rFonts w:asciiTheme="minorHAnsi" w:eastAsia="Calibri" w:hAnsiTheme="minorHAnsi"/>
          <w:color w:val="auto"/>
        </w:rPr>
        <w:t xml:space="preserve">interaction types </w:t>
      </w:r>
      <w:del w:id="48" w:author="Liran Samuni" w:date="2020-03-16T18:49:00Z">
        <w:r>
          <w:rPr>
            <w:rFonts w:asciiTheme="minorHAnsi" w:eastAsia="Calibri" w:hAnsiTheme="minorHAnsi"/>
            <w:color w:val="auto"/>
          </w:rPr>
          <w:delText>are highly</w:delText>
        </w:r>
      </w:del>
      <w:ins w:id="49" w:author="Liran Samuni" w:date="2020-03-16T18:49:00Z">
        <w:r w:rsidR="00A311FE">
          <w:rPr>
            <w:rFonts w:asciiTheme="minorHAnsi" w:eastAsia="Calibri" w:hAnsiTheme="minorHAnsi"/>
            <w:color w:val="auto"/>
          </w:rPr>
          <w:t>show</w:t>
        </w:r>
      </w:ins>
      <w:ins w:id="50" w:author="Liran Samuni" w:date="2020-05-28T16:43:00Z">
        <w:r>
          <w:rPr>
            <w:rFonts w:asciiTheme="minorHAnsi" w:eastAsia="Calibri" w:hAnsiTheme="minorHAnsi"/>
            <w:color w:val="auto"/>
          </w:rPr>
          <w:t xml:space="preserve"> </w:t>
        </w:r>
        <w:proofErr w:type="spellStart"/>
        <w:r>
          <w:rPr>
            <w:rFonts w:asciiTheme="minorHAnsi" w:eastAsia="Calibri" w:hAnsiTheme="minorHAnsi"/>
            <w:color w:val="auto"/>
          </w:rPr>
          <w:t>inconsisten</w:t>
        </w:r>
      </w:ins>
      <w:ins w:id="51" w:author="Liran Samuni" w:date="2020-03-16T18:49:00Z">
        <w:r w:rsidR="00A311FE">
          <w:rPr>
            <w:rFonts w:asciiTheme="minorHAnsi" w:eastAsia="Calibri" w:hAnsiTheme="minorHAnsi"/>
            <w:color w:val="auto"/>
          </w:rPr>
          <w:t>c</w:t>
        </w:r>
        <w:commentRangeEnd w:id="47"/>
        <w:proofErr w:type="spellEnd"/>
        <w:r w:rsidR="00A311FE">
          <w:rPr>
            <w:rStyle w:val="CommentReference"/>
          </w:rPr>
          <w:commentReference w:id="47"/>
        </w:r>
      </w:ins>
      <w:proofErr w:type="spellStart"/>
      <w:ins w:id="52" w:author="Liran Samuni" w:date="2020-03-16T18:51:00Z">
        <w:r w:rsidR="00A311FE">
          <w:rPr>
            <w:rFonts w:asciiTheme="minorHAnsi" w:eastAsia="Calibri" w:hAnsiTheme="minorHAnsi"/>
            <w:color w:val="auto"/>
          </w:rPr>
          <w:t>ies</w:t>
        </w:r>
      </w:ins>
      <w:proofErr w:type="spellEnd"/>
      <w:del w:id="53" w:author="Liran Samuni" w:date="2020-03-16T18:49:00Z">
        <w:r w:rsidDel="00A311FE">
          <w:rPr>
            <w:rFonts w:asciiTheme="minorHAnsi" w:eastAsia="Calibri" w:hAnsiTheme="minorHAnsi"/>
            <w:color w:val="auto"/>
          </w:rPr>
          <w:delText>t</w:delText>
        </w:r>
      </w:del>
      <w:del w:id="54" w:author="Liran Samuni" w:date="2020-05-28T16:43:00Z">
        <w:r>
          <w:rPr>
            <w:rFonts w:asciiTheme="minorHAnsi" w:eastAsia="Calibri" w:hAnsiTheme="minorHAnsi"/>
            <w:color w:val="auto"/>
          </w:rPr>
          <w:delText xml:space="preserve"> inconsistent</w:delText>
        </w:r>
      </w:del>
      <w:r>
        <w:rPr>
          <w:rFonts w:asciiTheme="minorHAnsi" w:eastAsia="Calibri" w:hAnsiTheme="minorHAnsi"/>
          <w:color w:val="auto"/>
        </w:rPr>
        <w:t xml:space="preserve">, it is unclear whether the </w:t>
      </w:r>
      <w:ins w:id="55" w:author="Liran Samuni" w:date="2020-03-16T18:51:00Z">
        <w:r w:rsidR="00A311FE">
          <w:rPr>
            <w:rFonts w:asciiTheme="minorHAnsi" w:eastAsia="Calibri" w:hAnsiTheme="minorHAnsi"/>
            <w:color w:val="auto"/>
          </w:rPr>
          <w:t xml:space="preserve">density of the </w:t>
        </w:r>
      </w:ins>
      <w:r>
        <w:rPr>
          <w:rFonts w:asciiTheme="minorHAnsi" w:eastAsia="Calibri" w:hAnsiTheme="minorHAnsi"/>
          <w:color w:val="auto"/>
        </w:rPr>
        <w:t>collected data is representative for the actual distribution in the population, and</w:t>
      </w:r>
      <w:ins w:id="56" w:author="Liran Samuni" w:date="2020-03-16T18:52:00Z">
        <w:r w:rsidR="00A311FE">
          <w:rPr>
            <w:rFonts w:asciiTheme="minorHAnsi" w:eastAsia="Calibri" w:hAnsiTheme="minorHAnsi"/>
            <w:color w:val="auto"/>
          </w:rPr>
          <w:t>/or</w:t>
        </w:r>
      </w:ins>
      <w:r>
        <w:rPr>
          <w:rFonts w:asciiTheme="minorHAnsi" w:eastAsia="Calibri" w:hAnsiTheme="minorHAnsi"/>
          <w:color w:val="auto"/>
        </w:rPr>
        <w:t xml:space="preserve"> whether any of the subsequent results meaningfully describe the behaviour of individuals in a community. </w:t>
      </w:r>
    </w:p>
    <w:p w14:paraId="6949FF98" w14:textId="77777777" w:rsidR="001F641A" w:rsidRDefault="001F641A" w:rsidP="001F641A">
      <w:pPr>
        <w:spacing w:before="120" w:line="480" w:lineRule="auto"/>
        <w:ind w:left="0" w:hanging="2"/>
        <w:jc w:val="both"/>
        <w:rPr>
          <w:rFonts w:asciiTheme="minorHAnsi" w:eastAsia="Calibri" w:hAnsiTheme="minorHAnsi"/>
        </w:rPr>
      </w:pPr>
      <w:r>
        <w:rPr>
          <w:rFonts w:asciiTheme="minorHAnsi" w:eastAsia="Calibri" w:hAnsiTheme="minorHAnsi"/>
          <w:color w:val="auto"/>
        </w:rPr>
        <w:t xml:space="preserve">As the overall correlation between halves was dependent on the data density and community size, we report a standardised version here: We repeated the consistency analysis using randomly selected subsets of the data. We randomly selected a start date and duration for the period following that date and tested the consistency for this period for each interaction type, marking how many interactions per dyad this time period contained. For example, 10 individuals form 45 dyads; if we collect 180 aggressive events, we have a mean of 4 interactions/dyad. This way, we can compare frequent and infrequent interaction types, or datasets of different sizes. As a standardised consistency measure, we report the median number of interactions per dyad that were sufficient to reach a cut-off correlation between halves of 0.5 for each interaction type. This measure is largely independent of data density and community size (see Simulations), and produces an interpretable result: how many interactions between two group members does an individual have to observe to reliably predict future interactions? Fewer interactions per dyads and a smaller standard deviation of values indicate higher consistency </w:t>
      </w:r>
      <w:ins w:id="57" w:author="Liran Samuni" w:date="2020-03-16T18:55:00Z">
        <w:r w:rsidR="00A311FE">
          <w:rPr>
            <w:rFonts w:asciiTheme="minorHAnsi" w:eastAsia="Calibri" w:hAnsiTheme="minorHAnsi"/>
            <w:color w:val="auto"/>
          </w:rPr>
          <w:t xml:space="preserve">in partner choice? </w:t>
        </w:r>
      </w:ins>
      <w:r>
        <w:rPr>
          <w:rFonts w:asciiTheme="minorHAnsi" w:eastAsia="Calibri" w:hAnsiTheme="minorHAnsi"/>
          <w:color w:val="auto"/>
        </w:rPr>
        <w:t>and thus higher predictability. Larger numbers of interactions per dyad and a large standard deviation indicate that interaction</w:t>
      </w:r>
      <w:r w:rsidR="00B31432">
        <w:rPr>
          <w:rFonts w:asciiTheme="minorHAnsi" w:eastAsia="Calibri" w:hAnsiTheme="minorHAnsi"/>
          <w:color w:val="auto"/>
        </w:rPr>
        <w:t xml:space="preserve"> patterns are harder to predict</w:t>
      </w:r>
      <w:r>
        <w:rPr>
          <w:rFonts w:asciiTheme="minorHAnsi" w:eastAsia="Calibri" w:hAnsiTheme="minorHAnsi"/>
          <w:color w:val="auto"/>
        </w:rPr>
        <w:t xml:space="preserve">. This can be either the case if partner choice </w:t>
      </w:r>
      <w:ins w:id="58" w:author="Liran Samuni" w:date="2020-03-16T18:55:00Z">
        <w:r w:rsidR="00A311FE">
          <w:rPr>
            <w:rFonts w:asciiTheme="minorHAnsi" w:eastAsia="Calibri" w:hAnsiTheme="minorHAnsi"/>
            <w:color w:val="auto"/>
          </w:rPr>
          <w:t xml:space="preserve">is </w:t>
        </w:r>
      </w:ins>
      <w:r w:rsidR="00B31432">
        <w:rPr>
          <w:rFonts w:asciiTheme="minorHAnsi" w:eastAsia="Calibri" w:hAnsiTheme="minorHAnsi"/>
          <w:color w:val="auto"/>
        </w:rPr>
        <w:t>less deterministic</w:t>
      </w:r>
      <w:r>
        <w:rPr>
          <w:rFonts w:asciiTheme="minorHAnsi" w:eastAsia="Calibri" w:hAnsiTheme="minorHAnsi"/>
          <w:color w:val="auto"/>
        </w:rPr>
        <w:t xml:space="preserve"> for </w:t>
      </w:r>
      <w:ins w:id="59" w:author="Liran Samuni" w:date="2020-05-28T16:43:00Z">
        <w:r>
          <w:rPr>
            <w:rFonts w:asciiTheme="minorHAnsi" w:eastAsia="Calibri" w:hAnsiTheme="minorHAnsi"/>
            <w:color w:val="auto"/>
          </w:rPr>
          <w:t>th</w:t>
        </w:r>
      </w:ins>
      <w:ins w:id="60" w:author="Liran Samuni" w:date="2020-03-16T18:55:00Z">
        <w:r w:rsidR="00A311FE">
          <w:rPr>
            <w:rFonts w:asciiTheme="minorHAnsi" w:eastAsia="Calibri" w:hAnsiTheme="minorHAnsi"/>
            <w:color w:val="auto"/>
          </w:rPr>
          <w:t>e</w:t>
        </w:r>
      </w:ins>
      <w:del w:id="61" w:author="Liran Samuni" w:date="2020-03-16T18:55:00Z">
        <w:r w:rsidDel="00A311FE">
          <w:rPr>
            <w:rFonts w:asciiTheme="minorHAnsi" w:eastAsia="Calibri" w:hAnsiTheme="minorHAnsi"/>
            <w:color w:val="auto"/>
          </w:rPr>
          <w:delText>is</w:delText>
        </w:r>
      </w:del>
      <w:del w:id="62" w:author="Liran Samuni" w:date="2020-05-28T16:43:00Z">
        <w:r>
          <w:rPr>
            <w:rFonts w:asciiTheme="minorHAnsi" w:eastAsia="Calibri" w:hAnsiTheme="minorHAnsi"/>
            <w:color w:val="auto"/>
          </w:rPr>
          <w:delText>this</w:delText>
        </w:r>
      </w:del>
      <w:r>
        <w:rPr>
          <w:rFonts w:asciiTheme="minorHAnsi" w:eastAsia="Calibri" w:hAnsiTheme="minorHAnsi"/>
          <w:color w:val="auto"/>
        </w:rPr>
        <w:t xml:space="preserve"> interaction type, or if the choice patterns change throughout the study period. </w:t>
      </w:r>
      <w:r>
        <w:rPr>
          <w:rFonts w:asciiTheme="minorHAnsi" w:eastAsia="Calibri" w:hAnsiTheme="minorHAnsi"/>
        </w:rPr>
        <w:t>All described analyses were conducted in R 3.5.1 (R Development Team 2017).</w:t>
      </w:r>
    </w:p>
    <w:p w14:paraId="56DF622E" w14:textId="59E5F8A6" w:rsidR="00C25E34" w:rsidRDefault="00304EE3" w:rsidP="001F641A">
      <w:pPr>
        <w:spacing w:before="120" w:line="480" w:lineRule="auto"/>
        <w:ind w:left="0" w:hanging="2"/>
        <w:jc w:val="both"/>
        <w:rPr>
          <w:rFonts w:asciiTheme="minorHAnsi" w:eastAsia="Calibri" w:hAnsiTheme="minorHAnsi"/>
          <w:i/>
          <w:iCs/>
        </w:rPr>
      </w:pPr>
      <w:ins w:id="63" w:author="cathy" w:date="2020-05-28T16:43:00Z">
        <w:r>
          <w:rPr>
            <w:rFonts w:asciiTheme="minorHAnsi" w:eastAsia="Calibri" w:hAnsiTheme="minorHAnsi"/>
            <w:i/>
            <w:iCs/>
          </w:rPr>
          <w:t xml:space="preserve"> </w:t>
        </w:r>
      </w:ins>
    </w:p>
    <w:p w14:paraId="52C65122"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Simulations</w:t>
      </w:r>
    </w:p>
    <w:p w14:paraId="1D2357B3" w14:textId="77777777" w:rsidR="001F641A" w:rsidRPr="00A54CD6" w:rsidRDefault="001F641A" w:rsidP="001F641A">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 xml:space="preserve">We present the impact of different group sizes, data densities, </w:t>
      </w:r>
      <w:r w:rsidR="00F2111F">
        <w:rPr>
          <w:rFonts w:asciiTheme="minorHAnsi" w:eastAsia="Calibri" w:hAnsiTheme="minorHAnsi"/>
          <w:color w:val="auto"/>
        </w:rPr>
        <w:t>repeatability</w:t>
      </w:r>
      <w:r>
        <w:rPr>
          <w:rFonts w:asciiTheme="minorHAnsi" w:eastAsia="Calibri" w:hAnsiTheme="minorHAnsi"/>
          <w:color w:val="auto"/>
        </w:rPr>
        <w:t xml:space="preserve"> of partner choice, and changes in underlying relationships in simulated datasets on our consistency measure and show how it can be used to compare consistency across communities of different sizes. </w:t>
      </w:r>
      <w:r w:rsidRPr="00A54CD6">
        <w:rPr>
          <w:rFonts w:asciiTheme="minorHAnsi" w:eastAsia="Calibri" w:hAnsiTheme="minorHAnsi"/>
          <w:color w:val="auto"/>
        </w:rPr>
        <w:t xml:space="preserve">Consistency should be high if individuals regularly choose the same partners for the same interaction type. Low consistency should arise if individuals show weak partner preference or </w:t>
      </w:r>
      <w:ins w:id="64" w:author="Liran Samuni" w:date="2020-03-16T18:56:00Z">
        <w:r w:rsidR="00A311FE">
          <w:rPr>
            <w:rFonts w:asciiTheme="minorHAnsi" w:eastAsia="Calibri" w:hAnsiTheme="minorHAnsi"/>
            <w:color w:val="auto"/>
          </w:rPr>
          <w:t xml:space="preserve">when </w:t>
        </w:r>
      </w:ins>
      <w:r w:rsidRPr="00A54CD6">
        <w:rPr>
          <w:rFonts w:asciiTheme="minorHAnsi" w:eastAsia="Calibri" w:hAnsiTheme="minorHAnsi"/>
          <w:color w:val="auto"/>
        </w:rPr>
        <w:t xml:space="preserve">preference changes over time. To test how our consistency measure </w:t>
      </w:r>
      <w:del w:id="65" w:author="Liran Samuni" w:date="2020-03-16T18:56:00Z">
        <w:r w:rsidRPr="00A54CD6">
          <w:rPr>
            <w:rFonts w:asciiTheme="minorHAnsi" w:eastAsia="Calibri" w:hAnsiTheme="minorHAnsi"/>
            <w:color w:val="auto"/>
          </w:rPr>
          <w:delText>behaved</w:delText>
        </w:r>
      </w:del>
      <w:ins w:id="66" w:author="Liran Samuni" w:date="2020-03-16T18:56:00Z">
        <w:r w:rsidR="00A311FE" w:rsidRPr="00A54CD6">
          <w:rPr>
            <w:rFonts w:asciiTheme="minorHAnsi" w:eastAsia="Calibri" w:hAnsiTheme="minorHAnsi"/>
            <w:color w:val="auto"/>
          </w:rPr>
          <w:t>performed</w:t>
        </w:r>
      </w:ins>
      <w:r w:rsidRPr="00A54CD6">
        <w:rPr>
          <w:rFonts w:asciiTheme="minorHAnsi" w:eastAsia="Calibri" w:hAnsiTheme="minorHAnsi"/>
          <w:color w:val="auto"/>
        </w:rPr>
        <w:t xml:space="preserve">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w:t>
      </w:r>
      <w:commentRangeStart w:id="67"/>
      <w:del w:id="68" w:author="Liran Samuni" w:date="2020-03-16T18:58:00Z">
        <w:r w:rsidRPr="00A54CD6">
          <w:rPr>
            <w:rFonts w:asciiTheme="minorHAnsi" w:eastAsia="Calibri" w:hAnsiTheme="minorHAnsi"/>
            <w:color w:val="auto"/>
          </w:rPr>
          <w:delText>primate communities</w:delText>
        </w:r>
      </w:del>
      <w:ins w:id="69" w:author="Liran Samuni" w:date="2020-03-16T18:58:00Z">
        <w:r w:rsidR="008F29C0">
          <w:rPr>
            <w:rFonts w:asciiTheme="minorHAnsi" w:eastAsia="Calibri" w:hAnsiTheme="minorHAnsi"/>
            <w:color w:val="auto"/>
          </w:rPr>
          <w:t>social animal</w:t>
        </w:r>
        <w:r w:rsidR="00A311FE">
          <w:rPr>
            <w:rFonts w:asciiTheme="minorHAnsi" w:eastAsia="Calibri" w:hAnsiTheme="minorHAnsi"/>
            <w:color w:val="auto"/>
          </w:rPr>
          <w:t xml:space="preserve"> species</w:t>
        </w:r>
        <w:commentRangeEnd w:id="67"/>
        <w:r w:rsidR="008F29C0">
          <w:rPr>
            <w:rStyle w:val="CommentReference"/>
          </w:rPr>
          <w:commentReference w:id="67"/>
        </w:r>
      </w:ins>
      <w:r w:rsidRPr="00A54CD6">
        <w:rPr>
          <w:rFonts w:asciiTheme="minorHAnsi" w:eastAsia="Calibri" w:hAnsiTheme="minorHAnsi"/>
          <w:color w:val="auto"/>
        </w:rPr>
        <w:t xml:space="preserve">. </w:t>
      </w:r>
    </w:p>
    <w:p w14:paraId="6FE83967" w14:textId="77777777" w:rsidR="001F641A" w:rsidRPr="00A54CD6" w:rsidRDefault="001F641A" w:rsidP="00F2111F">
      <w:pPr>
        <w:spacing w:line="480" w:lineRule="auto"/>
        <w:ind w:leftChars="0" w:firstLineChars="0" w:firstLine="0"/>
        <w:jc w:val="both"/>
        <w:rPr>
          <w:rFonts w:asciiTheme="minorHAnsi" w:eastAsia="Calibri" w:hAnsiTheme="minorHAnsi"/>
          <w:color w:val="auto"/>
        </w:rPr>
      </w:pPr>
      <w:r w:rsidRPr="00A54CD6">
        <w:rPr>
          <w:rFonts w:asciiTheme="minorHAnsi" w:eastAsia="Calibri" w:hAnsiTheme="minorHAnsi"/>
          <w:color w:val="auto"/>
        </w:rPr>
        <w:t xml:space="preserve">We created datasets for 10, 15, and 20 individuals in a community, for one nonspecific interaction type over a simulated time period of one year. We randomly assigned </w:t>
      </w:r>
      <w:proofErr w:type="gramStart"/>
      <w:r w:rsidRPr="00A54CD6">
        <w:rPr>
          <w:rFonts w:asciiTheme="minorHAnsi" w:eastAsia="Calibri" w:hAnsiTheme="minorHAnsi"/>
          <w:color w:val="auto"/>
        </w:rPr>
        <w:t>each individual</w:t>
      </w:r>
      <w:proofErr w:type="gramEnd"/>
      <w:r w:rsidRPr="00A54CD6">
        <w:rPr>
          <w:rFonts w:asciiTheme="minorHAnsi" w:eastAsia="Calibri" w:hAnsiTheme="minorHAnsi"/>
          <w:color w:val="auto"/>
        </w:rPr>
        <w:t xml:space="preserve"> between one and </w:t>
      </w:r>
      <w:r w:rsidR="00C25E34">
        <w:rPr>
          <w:rFonts w:asciiTheme="minorHAnsi" w:eastAsia="Calibri" w:hAnsiTheme="minorHAnsi"/>
          <w:color w:val="auto"/>
        </w:rPr>
        <w:t>seven</w:t>
      </w:r>
      <w:r w:rsidRPr="00A54CD6">
        <w:rPr>
          <w:rFonts w:asciiTheme="minorHAnsi" w:eastAsia="Calibri" w:hAnsiTheme="minorHAnsi"/>
          <w:color w:val="auto"/>
        </w:rPr>
        <w:t xml:space="preserve"> interactions per day, and each interaction took place in a “party” containing a randomly </w:t>
      </w:r>
      <w:commentRangeStart w:id="70"/>
      <w:r w:rsidRPr="00A54CD6">
        <w:rPr>
          <w:rFonts w:asciiTheme="minorHAnsi" w:eastAsia="Calibri" w:hAnsiTheme="minorHAnsi"/>
          <w:color w:val="auto"/>
        </w:rPr>
        <w:t>chosen number of group members</w:t>
      </w:r>
      <w:commentRangeEnd w:id="70"/>
      <w:r w:rsidR="008F29C0">
        <w:rPr>
          <w:rStyle w:val="CommentReference"/>
        </w:rPr>
        <w:commentReference w:id="70"/>
      </w:r>
      <w:r w:rsidRPr="00A54CD6">
        <w:rPr>
          <w:rFonts w:asciiTheme="minorHAnsi" w:eastAsia="Calibri" w:hAnsiTheme="minorHAnsi"/>
          <w:color w:val="auto"/>
        </w:rPr>
        <w:t xml:space="preserve">. Each dyad was assigned a random likelihood to interact with each other, with three different stereotypy levels: “high certainty” (each individual has strong preference for a </w:t>
      </w:r>
      <w:r w:rsidR="000B026E">
        <w:rPr>
          <w:rFonts w:asciiTheme="minorHAnsi" w:eastAsia="Calibri" w:hAnsiTheme="minorHAnsi"/>
          <w:color w:val="auto"/>
        </w:rPr>
        <w:t>few group members, always chooses those when they are available</w:t>
      </w:r>
      <w:r w:rsidRPr="00A54CD6">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Based on these dyadic values, one of the individuals in the “party” was selected as interaction partner. We included </w:t>
      </w:r>
      <w:r w:rsidR="00F2111F">
        <w:rPr>
          <w:rFonts w:asciiTheme="minorHAnsi" w:eastAsia="Calibri" w:hAnsiTheme="minorHAnsi"/>
          <w:color w:val="auto"/>
        </w:rPr>
        <w:t>three</w:t>
      </w:r>
      <w:r w:rsidRPr="00A54CD6">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mirroring changes in relationship quality, the likelihood to choose a partner was reversed halfway through data collection, so dyads with a 0.95 likelihood of interacting in the first half had a 0.05 likelihood of interacting in the second half of data collection. In the </w:t>
      </w:r>
      <w:r w:rsidR="00F2111F">
        <w:rPr>
          <w:rFonts w:asciiTheme="minorHAnsi" w:eastAsia="Calibri" w:hAnsiTheme="minorHAnsi"/>
          <w:color w:val="auto"/>
        </w:rPr>
        <w:t>third</w:t>
      </w:r>
      <w:r w:rsidRPr="00A54CD6">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77777777" w:rsidR="001F641A" w:rsidRDefault="001F641A" w:rsidP="001F641A">
      <w:pPr>
        <w:spacing w:line="480" w:lineRule="auto"/>
        <w:ind w:leftChars="0" w:left="0" w:firstLineChars="0" w:firstLine="0"/>
        <w:jc w:val="both"/>
        <w:rPr>
          <w:rFonts w:asciiTheme="minorHAnsi" w:eastAsia="Calibri" w:hAnsiTheme="minorHAnsi"/>
          <w:color w:val="auto"/>
        </w:rPr>
      </w:pPr>
      <w:r w:rsidRPr="00A54CD6">
        <w:rPr>
          <w:rFonts w:asciiTheme="minorHAnsi" w:eastAsia="Calibri" w:hAnsiTheme="minorHAnsi"/>
          <w:color w:val="auto"/>
        </w:rPr>
        <w:t xml:space="preserve">Following this procedure, we created </w:t>
      </w:r>
      <w:r w:rsidR="000B026E">
        <w:rPr>
          <w:rFonts w:asciiTheme="minorHAnsi" w:eastAsia="Calibri" w:hAnsiTheme="minorHAnsi"/>
          <w:color w:val="auto"/>
        </w:rPr>
        <w:t>108</w:t>
      </w:r>
      <w:r w:rsidRPr="00A54CD6">
        <w:rPr>
          <w:rFonts w:asciiTheme="minorHAnsi" w:eastAsia="Calibri" w:hAnsiTheme="minorHAnsi"/>
          <w:color w:val="auto"/>
        </w:rPr>
        <w:t xml:space="preserve"> simulated datasets (</w:t>
      </w:r>
      <w:r w:rsidR="000B026E">
        <w:rPr>
          <w:rFonts w:asciiTheme="minorHAnsi" w:eastAsia="Calibri" w:hAnsiTheme="minorHAnsi"/>
          <w:color w:val="auto"/>
        </w:rPr>
        <w:t>three</w:t>
      </w:r>
      <w:r w:rsidRPr="00A54CD6">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w:t>
      </w:r>
      <w:proofErr w:type="spellStart"/>
      <w:r w:rsidRPr="00A54CD6">
        <w:rPr>
          <w:rFonts w:asciiTheme="minorHAnsi" w:eastAsia="Calibri" w:hAnsiTheme="minorHAnsi"/>
          <w:color w:val="auto"/>
        </w:rPr>
        <w:t>Crofoot</w:t>
      </w:r>
      <w:proofErr w:type="spellEnd"/>
      <w:r w:rsidRPr="00A54CD6">
        <w:rPr>
          <w:rFonts w:asciiTheme="minorHAnsi" w:eastAsia="Calibri" w:hAnsiTheme="minorHAnsi"/>
          <w:color w:val="auto"/>
        </w:rPr>
        <w:t xml:space="preserve">, &amp; </w:t>
      </w:r>
      <w:proofErr w:type="spellStart"/>
      <w:r w:rsidRPr="00A54CD6">
        <w:rPr>
          <w:rFonts w:asciiTheme="minorHAnsi" w:eastAsia="Calibri" w:hAnsiTheme="minorHAnsi"/>
          <w:color w:val="auto"/>
        </w:rPr>
        <w:t>Farine</w:t>
      </w:r>
      <w:proofErr w:type="spellEnd"/>
      <w:r w:rsidRPr="00A54CD6">
        <w:rPr>
          <w:rFonts w:asciiTheme="minorHAnsi" w:eastAsia="Calibri" w:hAnsiTheme="minorHAnsi"/>
          <w:color w:val="auto"/>
        </w:rPr>
        <w:t xml:space="preserve">, 2018): for each day of the sampling period, one individual was chosen as the “focal” individual whose data was retained, as would be the case in most </w:t>
      </w:r>
      <w:commentRangeStart w:id="71"/>
      <w:r w:rsidRPr="00A54CD6">
        <w:rPr>
          <w:rFonts w:asciiTheme="minorHAnsi" w:eastAsia="Calibri" w:hAnsiTheme="minorHAnsi"/>
          <w:color w:val="auto"/>
        </w:rPr>
        <w:t xml:space="preserve">primate </w:t>
      </w:r>
      <w:commentRangeEnd w:id="71"/>
      <w:r w:rsidR="008F29C0">
        <w:rPr>
          <w:rStyle w:val="CommentReference"/>
        </w:rPr>
        <w:commentReference w:id="71"/>
      </w:r>
      <w:r w:rsidRPr="00A54CD6">
        <w:rPr>
          <w:rFonts w:asciiTheme="minorHAnsi" w:eastAsia="Calibri" w:hAnsiTheme="minorHAnsi"/>
          <w:color w:val="auto"/>
        </w:rPr>
        <w:t xml:space="preserve">datasets. We assumed a twelve-hour observation period per focal day, to calculate interaction rates. Then we simulated that data collection took place every day, 66% of days, </w:t>
      </w:r>
      <w:commentRangeStart w:id="72"/>
      <w:r w:rsidRPr="00A54CD6">
        <w:rPr>
          <w:rFonts w:asciiTheme="minorHAnsi" w:eastAsia="Calibri" w:hAnsiTheme="minorHAnsi"/>
          <w:color w:val="auto"/>
        </w:rPr>
        <w:t xml:space="preserve">or every third day, </w:t>
      </w:r>
      <w:commentRangeEnd w:id="72"/>
      <w:r w:rsidR="008F29C0">
        <w:rPr>
          <w:rStyle w:val="CommentReference"/>
        </w:rPr>
        <w:commentReference w:id="72"/>
      </w:r>
      <w:r w:rsidRPr="00A54CD6">
        <w:rPr>
          <w:rFonts w:asciiTheme="minorHAnsi" w:eastAsia="Calibri" w:hAnsiTheme="minorHAnsi"/>
          <w:color w:val="auto"/>
        </w:rPr>
        <w:t xml:space="preserve">to test which impact low data collection density had on the consistency measure. We therefore retained </w:t>
      </w:r>
      <w:r w:rsidR="000B026E">
        <w:rPr>
          <w:rFonts w:asciiTheme="minorHAnsi" w:eastAsia="Calibri" w:hAnsiTheme="minorHAnsi"/>
          <w:color w:val="auto"/>
        </w:rPr>
        <w:t>324</w:t>
      </w:r>
      <w:r w:rsidRPr="00A54CD6">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0 times.</w:t>
      </w:r>
    </w:p>
    <w:p w14:paraId="01D00B5C" w14:textId="77777777" w:rsidR="001F641A"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Default="00B244F2">
      <w:pPr>
        <w:widowControl/>
        <w:spacing w:before="120" w:after="200" w:line="480" w:lineRule="auto"/>
        <w:ind w:left="0" w:hanging="2"/>
        <w:jc w:val="both"/>
        <w:rPr>
          <w:rFonts w:asciiTheme="minorHAnsi" w:eastAsia="Calibri" w:hAnsiTheme="minorHAnsi"/>
        </w:rPr>
      </w:pPr>
      <w:r>
        <w:rPr>
          <w:rFonts w:asciiTheme="minorHAnsi" w:eastAsia="Calibri" w:hAnsiTheme="minorHAnsi"/>
          <w:i/>
        </w:rPr>
        <w:t>Data Collection</w:t>
      </w:r>
    </w:p>
    <w:p w14:paraId="1BA5589F" w14:textId="77777777" w:rsidR="00C60AF1" w:rsidRDefault="00B244F2" w:rsidP="00C60AF1">
      <w:pPr>
        <w:spacing w:before="120" w:line="480" w:lineRule="auto"/>
        <w:ind w:left="0" w:hanging="2"/>
        <w:jc w:val="both"/>
        <w:rPr>
          <w:rFonts w:asciiTheme="minorHAnsi" w:eastAsia="Calibri" w:hAnsiTheme="minorHAnsi"/>
        </w:rPr>
      </w:pPr>
      <w:r>
        <w:rPr>
          <w:rFonts w:asciiTheme="minorHAnsi" w:eastAsia="Calibri" w:hAnsiTheme="minorHAnsi"/>
        </w:rPr>
        <w:t xml:space="preserve">Behavioural data were collected in </w:t>
      </w:r>
      <w:proofErr w:type="spellStart"/>
      <w:r>
        <w:rPr>
          <w:rFonts w:asciiTheme="minorHAnsi" w:eastAsia="Calibri" w:hAnsiTheme="minorHAnsi"/>
        </w:rPr>
        <w:t>Taï</w:t>
      </w:r>
      <w:proofErr w:type="spellEnd"/>
      <w:r>
        <w:rPr>
          <w:rFonts w:asciiTheme="minorHAnsi" w:eastAsia="Calibri" w:hAnsiTheme="minorHAnsi"/>
        </w:rPr>
        <w:t xml:space="preserve"> National Park, Côte d’Ivoire </w:t>
      </w:r>
      <w:commentRangeStart w:id="73"/>
      <w:r>
        <w:rPr>
          <w:rFonts w:asciiTheme="minorHAnsi" w:eastAsia="Calibri" w:hAnsiTheme="minorHAnsi"/>
        </w:rPr>
        <w:fldChar w:fldCharType="begin" w:fldLock="1"/>
      </w:r>
      <w:r>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Boesch &amp; Boesch-Achermann, 2000)</w:t>
      </w:r>
      <w:r>
        <w:rPr>
          <w:rFonts w:asciiTheme="minorHAnsi" w:eastAsia="Calibri" w:hAnsiTheme="minorHAnsi"/>
        </w:rPr>
        <w:fldChar w:fldCharType="end"/>
      </w:r>
      <w:commentRangeEnd w:id="73"/>
      <w:r w:rsidR="00304EE3">
        <w:rPr>
          <w:rStyle w:val="CommentReference"/>
        </w:rPr>
        <w:commentReference w:id="73"/>
      </w:r>
      <w:r>
        <w:rPr>
          <w:rFonts w:asciiTheme="minorHAnsi" w:eastAsia="Calibri" w:hAnsiTheme="minorHAnsi"/>
        </w:rPr>
        <w:t xml:space="preserve"> from October 2013 to July 2015 for the chimpanzees and January 2014 to September 2015 for the </w:t>
      </w:r>
      <w:proofErr w:type="spellStart"/>
      <w:r>
        <w:rPr>
          <w:rFonts w:asciiTheme="minorHAnsi" w:eastAsia="Calibri" w:hAnsiTheme="minorHAnsi"/>
        </w:rPr>
        <w:t>mangabeys</w:t>
      </w:r>
      <w:proofErr w:type="spellEnd"/>
      <w:r>
        <w:rPr>
          <w:rFonts w:asciiTheme="minorHAnsi" w:eastAsia="Calibri" w:hAnsiTheme="minorHAnsi"/>
        </w:rPr>
        <w:t xml:space="preserve">, using half- and full-day continuous focal animal sampling </w:t>
      </w:r>
      <w:r>
        <w:rPr>
          <w:rFonts w:asciiTheme="minorHAnsi" w:eastAsia="Calibri" w:hAnsiTheme="minorHAnsi"/>
        </w:rPr>
        <w:fldChar w:fldCharType="begin" w:fldLock="1"/>
      </w:r>
      <w:r>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Altmann, 1974)</w:t>
      </w:r>
      <w:r>
        <w:rPr>
          <w:rFonts w:asciiTheme="minorHAnsi" w:eastAsia="Calibri" w:hAnsiTheme="minorHAnsi"/>
        </w:rPr>
        <w:fldChar w:fldCharType="end"/>
      </w:r>
      <w:r>
        <w:rPr>
          <w:rFonts w:asciiTheme="minorHAnsi" w:eastAsia="Calibri" w:hAnsiTheme="minorHAnsi"/>
        </w:rPr>
        <w:t xml:space="preserve"> for the chimpanzees, and half-day and one-hour focal animal sampling for the </w:t>
      </w:r>
      <w:proofErr w:type="spellStart"/>
      <w:r>
        <w:rPr>
          <w:rFonts w:asciiTheme="minorHAnsi" w:eastAsia="Calibri" w:hAnsiTheme="minorHAnsi"/>
        </w:rPr>
        <w:t>mangabeys</w:t>
      </w:r>
      <w:proofErr w:type="spellEnd"/>
      <w:r>
        <w:rPr>
          <w:rFonts w:asciiTheme="minorHAnsi" w:eastAsia="Calibri" w:hAnsiTheme="minorHAnsi"/>
        </w:rPr>
        <w:t xml:space="preserve">. Trained observers (AM, JFG, AP, LS) and field assistants recorded all social interactions of adult male and female chimpanzees (above 12 years of age) in the “South” (AM, AP, LS) and “East” (AP, LS) communities and adult (above 5 years) sooty </w:t>
      </w:r>
      <w:proofErr w:type="spellStart"/>
      <w:r>
        <w:rPr>
          <w:rFonts w:asciiTheme="minorHAnsi" w:eastAsia="Calibri" w:hAnsiTheme="minorHAnsi"/>
        </w:rPr>
        <w:t>mangabeys</w:t>
      </w:r>
      <w:proofErr w:type="spellEnd"/>
      <w:r>
        <w:rPr>
          <w:rFonts w:asciiTheme="minorHAnsi" w:eastAsia="Calibri" w:hAnsiTheme="minorHAnsi"/>
        </w:rPr>
        <w:t xml:space="preserve"> (AM, JFG). This resulted in 6441h of focal observations in South community, 5668h for East community, and 2259h for the </w:t>
      </w:r>
      <w:proofErr w:type="spellStart"/>
      <w:r>
        <w:rPr>
          <w:rFonts w:asciiTheme="minorHAnsi" w:eastAsia="Calibri" w:hAnsiTheme="minorHAnsi"/>
        </w:rPr>
        <w:t>mangabey</w:t>
      </w:r>
      <w:proofErr w:type="spellEnd"/>
      <w:r>
        <w:rPr>
          <w:rFonts w:asciiTheme="minorHAnsi" w:eastAsia="Calibri" w:hAnsiTheme="minorHAnsi"/>
        </w:rPr>
        <w:t xml:space="preserve"> community. We included adult individuals of both sexes in all three communities for whom sufficient focal data (at least 50 social interactions observed as focal individual) were available and who were present for at least 80% of the study period (</w:t>
      </w:r>
      <w:commentRangeStart w:id="74"/>
      <w:r>
        <w:rPr>
          <w:rFonts w:asciiTheme="minorHAnsi" w:eastAsia="Calibri" w:hAnsiTheme="minorHAnsi"/>
        </w:rPr>
        <w:t xml:space="preserve">South: 5 males, 7 females; East: 5 males, 7 females; </w:t>
      </w:r>
      <w:proofErr w:type="spellStart"/>
      <w:r>
        <w:rPr>
          <w:rFonts w:asciiTheme="minorHAnsi" w:eastAsia="Calibri" w:hAnsiTheme="minorHAnsi"/>
        </w:rPr>
        <w:t>mangabeys</w:t>
      </w:r>
      <w:proofErr w:type="spellEnd"/>
      <w:r>
        <w:rPr>
          <w:rFonts w:asciiTheme="minorHAnsi" w:eastAsia="Calibri" w:hAnsiTheme="minorHAnsi"/>
        </w:rPr>
        <w:t>: 6 males, 17 females</w:t>
      </w:r>
      <w:commentRangeEnd w:id="74"/>
      <w:r w:rsidR="00BF7169">
        <w:rPr>
          <w:rStyle w:val="CommentReference"/>
        </w:rPr>
        <w:commentReference w:id="74"/>
      </w:r>
      <w:r>
        <w:rPr>
          <w:rFonts w:asciiTheme="minorHAnsi" w:eastAsia="Calibri" w:hAnsiTheme="minorHAnsi"/>
        </w:rPr>
        <w:t xml:space="preserve">). </w:t>
      </w:r>
      <w:commentRangeStart w:id="75"/>
      <w:r>
        <w:rPr>
          <w:rFonts w:asciiTheme="minorHAnsi" w:eastAsia="Calibri" w:hAnsiTheme="minorHAnsi"/>
        </w:rPr>
        <w:t xml:space="preserve">All non-adult group members in all communities were excluded due to insufficient focal follow data in the study period, despite the impact they probably would have on all presented measures </w:t>
      </w:r>
      <w:r>
        <w:rPr>
          <w:rFonts w:asciiTheme="minorHAnsi" w:eastAsia="Calibri" w:hAnsiTheme="minorHAnsi"/>
        </w:rPr>
        <w:fldChar w:fldCharType="begin" w:fldLock="1"/>
      </w:r>
      <w:r>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edurek &amp; Lehmann, 2017)</w:t>
      </w:r>
      <w:r>
        <w:rPr>
          <w:rFonts w:asciiTheme="minorHAnsi" w:eastAsia="Calibri" w:hAnsiTheme="minorHAnsi"/>
        </w:rPr>
        <w:fldChar w:fldCharType="end"/>
      </w:r>
      <w:r>
        <w:rPr>
          <w:rFonts w:asciiTheme="minorHAnsi" w:eastAsia="Calibri" w:hAnsiTheme="minorHAnsi"/>
        </w:rPr>
        <w:t xml:space="preserve">. </w:t>
      </w:r>
      <w:commentRangeEnd w:id="75"/>
      <w:r w:rsidR="00BF7169">
        <w:rPr>
          <w:rStyle w:val="CommentReference"/>
        </w:rPr>
        <w:commentReference w:id="75"/>
      </w:r>
    </w:p>
    <w:p w14:paraId="31457BCB" w14:textId="79D08F9B" w:rsidR="007F255C"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From the behavioural data, we extracted the duration of grooming sent and received, resting or foraging in less than 1m distance from the partner (“body contact”: used as a continuous measure with duration in the chimpanzees and an event variable in the </w:t>
      </w:r>
      <w:proofErr w:type="spellStart"/>
      <w:r>
        <w:rPr>
          <w:rFonts w:asciiTheme="minorHAnsi" w:eastAsia="Calibri" w:hAnsiTheme="minorHAnsi"/>
        </w:rPr>
        <w:t>mangabeys</w:t>
      </w:r>
      <w:proofErr w:type="spellEnd"/>
      <w:r>
        <w:rPr>
          <w:rFonts w:asciiTheme="minorHAnsi" w:eastAsia="Calibri" w:hAnsiTheme="minorHAnsi"/>
        </w:rPr>
        <w:t xml:space="preserve">), resting or foraging as nearest neighbour between 1m and 3m distance (“proximity”), and both contact and noncontact aggressive interactions with one clear recipient </w:t>
      </w:r>
      <w:r>
        <w:rPr>
          <w:rFonts w:asciiTheme="minorHAnsi" w:eastAsia="Calibri" w:hAnsiTheme="minorHAnsi"/>
        </w:rPr>
        <w:fldChar w:fldCharType="begin" w:fldLock="1"/>
      </w:r>
      <w:r>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Preis et al., 2018)</w:t>
      </w:r>
      <w:r>
        <w:rPr>
          <w:rFonts w:asciiTheme="minorHAnsi" w:eastAsia="Calibri" w:hAnsiTheme="minorHAnsi"/>
        </w:rPr>
        <w:fldChar w:fldCharType="end"/>
      </w:r>
      <w:r>
        <w:rPr>
          <w:rFonts w:asciiTheme="minorHAnsi" w:eastAsia="Calibri" w:hAnsiTheme="minorHAnsi"/>
        </w:rPr>
        <w:t xml:space="preserve">. For the chimpanzee communities, </w:t>
      </w:r>
      <w:commentRangeStart w:id="76"/>
      <w:r>
        <w:rPr>
          <w:rFonts w:asciiTheme="minorHAnsi" w:eastAsia="Calibri" w:hAnsiTheme="minorHAnsi"/>
        </w:rPr>
        <w:t xml:space="preserve">we included food sharing </w:t>
      </w:r>
      <w:commentRangeEnd w:id="76"/>
      <w:r w:rsidR="00BF7169">
        <w:rPr>
          <w:rStyle w:val="CommentReference"/>
        </w:rPr>
        <w:commentReference w:id="76"/>
      </w:r>
      <w:r>
        <w:rPr>
          <w:rFonts w:asciiTheme="minorHAnsi" w:eastAsia="Calibri" w:hAnsiTheme="minorHAnsi"/>
        </w:rPr>
        <w:fldChar w:fldCharType="begin" w:fldLock="1"/>
      </w:r>
      <w:r>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Samuni et al., 2018)</w:t>
      </w:r>
      <w:r>
        <w:rPr>
          <w:rFonts w:asciiTheme="minorHAnsi" w:eastAsia="Calibri" w:hAnsiTheme="minorHAnsi"/>
        </w:rPr>
        <w:fldChar w:fldCharType="end"/>
      </w:r>
      <w:r>
        <w:rPr>
          <w:rFonts w:asciiTheme="minorHAnsi" w:eastAsia="Calibri" w:hAnsiTheme="minorHAnsi"/>
        </w:rPr>
        <w:t xml:space="preserve">, which was not regularly observed in the </w:t>
      </w:r>
      <w:proofErr w:type="spellStart"/>
      <w:r>
        <w:rPr>
          <w:rFonts w:asciiTheme="minorHAnsi" w:eastAsia="Calibri" w:hAnsiTheme="minorHAnsi"/>
        </w:rPr>
        <w:t>mangabeys</w:t>
      </w:r>
      <w:proofErr w:type="spellEnd"/>
      <w:r>
        <w:rPr>
          <w:rFonts w:asciiTheme="minorHAnsi" w:eastAsia="Calibri" w:hAnsiTheme="minorHAnsi"/>
        </w:rPr>
        <w:t xml:space="preserve">. </w:t>
      </w:r>
      <w:commentRangeStart w:id="77"/>
      <w:ins w:id="78" w:author="Liran Samuni" w:date="2020-05-28T16:43:00Z">
        <w:r>
          <w:rPr>
            <w:rFonts w:asciiTheme="minorHAnsi" w:eastAsia="Calibri" w:hAnsiTheme="minorHAnsi"/>
          </w:rPr>
          <w:t>We</w:t>
        </w:r>
      </w:ins>
      <w:ins w:id="79" w:author="Liran Samuni" w:date="2020-03-16T19:14:00Z">
        <w:r w:rsidR="00BF7169">
          <w:rPr>
            <w:rFonts w:asciiTheme="minorHAnsi" w:eastAsia="Calibri" w:hAnsiTheme="minorHAnsi"/>
          </w:rPr>
          <w:t xml:space="preserve"> </w:t>
        </w:r>
      </w:ins>
      <w:ins w:id="80" w:author="Liran Samuni" w:date="2020-03-16T19:18:00Z">
        <w:r w:rsidR="00BF7169">
          <w:rPr>
            <w:rFonts w:asciiTheme="minorHAnsi" w:eastAsia="Calibri" w:hAnsiTheme="minorHAnsi"/>
          </w:rPr>
          <w:t xml:space="preserve">also </w:t>
        </w:r>
        <w:proofErr w:type="spellStart"/>
        <w:r w:rsidR="00BF7169">
          <w:rPr>
            <w:rFonts w:asciiTheme="minorHAnsi" w:eastAsia="Calibri" w:hAnsiTheme="minorHAnsi"/>
          </w:rPr>
          <w:t>included</w:t>
        </w:r>
      </w:ins>
      <w:ins w:id="81" w:author="Roman Wittig" w:date="2020-05-23T09:31:00Z">
        <w:r w:rsidR="00F70AF1">
          <w:rPr>
            <w:rFonts w:asciiTheme="minorHAnsi" w:eastAsia="Calibri" w:hAnsiTheme="minorHAnsi"/>
          </w:rPr>
          <w:t>To</w:t>
        </w:r>
        <w:proofErr w:type="spellEnd"/>
        <w:r w:rsidR="00F70AF1">
          <w:rPr>
            <w:rFonts w:asciiTheme="minorHAnsi" w:eastAsia="Calibri" w:hAnsiTheme="minorHAnsi"/>
          </w:rPr>
          <w:t xml:space="preserve"> determine dominance hierarchies we used </w:t>
        </w:r>
      </w:ins>
      <w:del w:id="82" w:author="Roman Wittig" w:date="2020-05-23T09:31:00Z">
        <w:r w:rsidDel="00F70AF1">
          <w:rPr>
            <w:rFonts w:asciiTheme="minorHAnsi" w:eastAsia="Calibri" w:hAnsiTheme="minorHAnsi"/>
          </w:rPr>
          <w:delText xml:space="preserve">We </w:delText>
        </w:r>
      </w:del>
      <w:r>
        <w:rPr>
          <w:rFonts w:asciiTheme="minorHAnsi" w:eastAsia="Calibri" w:hAnsiTheme="minorHAnsi"/>
        </w:rPr>
        <w:t xml:space="preserve">pant grunt vocalisations in chimpanzees and </w:t>
      </w:r>
      <w:r w:rsidR="000A152C">
        <w:rPr>
          <w:rFonts w:asciiTheme="minorHAnsi" w:eastAsia="Calibri" w:hAnsiTheme="minorHAnsi"/>
        </w:rPr>
        <w:t xml:space="preserve">feeding </w:t>
      </w:r>
      <w:r>
        <w:rPr>
          <w:rFonts w:asciiTheme="minorHAnsi" w:eastAsia="Calibri" w:hAnsiTheme="minorHAnsi"/>
        </w:rPr>
        <w:t xml:space="preserve">supplants in </w:t>
      </w:r>
      <w:proofErr w:type="spellStart"/>
      <w:r>
        <w:rPr>
          <w:rFonts w:asciiTheme="minorHAnsi" w:eastAsia="Calibri" w:hAnsiTheme="minorHAnsi"/>
        </w:rPr>
        <w:t>mangabeys</w:t>
      </w:r>
      <w:proofErr w:type="spellEnd"/>
      <w:ins w:id="83" w:author="Liran Samuni" w:date="2020-03-16T19:19:00Z">
        <w:r w:rsidR="00BF7169">
          <w:rPr>
            <w:rFonts w:asciiTheme="minorHAnsi" w:eastAsia="Calibri" w:hAnsiTheme="minorHAnsi"/>
          </w:rPr>
          <w:t xml:space="preserve"> as additional interaction types</w:t>
        </w:r>
      </w:ins>
      <w:ins w:id="84" w:author="Liran Samuni" w:date="2020-05-28T16:43:00Z">
        <w:r>
          <w:rPr>
            <w:rFonts w:asciiTheme="minorHAnsi" w:eastAsia="Calibri" w:hAnsiTheme="minorHAnsi"/>
          </w:rPr>
          <w:t xml:space="preserve">. </w:t>
        </w:r>
        <w:commentRangeEnd w:id="77"/>
        <w:r w:rsidR="00BF7169">
          <w:rPr>
            <w:rStyle w:val="CommentReference"/>
          </w:rPr>
          <w:commentReference w:id="77"/>
        </w:r>
      </w:ins>
      <w:del w:id="85" w:author="Liran Samuni" w:date="2020-05-28T16:43:00Z">
        <w:r>
          <w:rPr>
            <w:rFonts w:asciiTheme="minorHAnsi" w:eastAsia="Calibri" w:hAnsiTheme="minorHAnsi"/>
          </w:rPr>
          <w:delText xml:space="preserve">. </w:delText>
        </w:r>
      </w:del>
      <w:r>
        <w:rPr>
          <w:rFonts w:asciiTheme="minorHAnsi" w:eastAsia="Calibri" w:hAnsiTheme="minorHAnsi"/>
        </w:rPr>
        <w:t xml:space="preserve">Mutual interactions were coded as </w:t>
      </w:r>
      <w:del w:id="86" w:author="cathy" w:date="2020-05-28T16:43:00Z">
        <w:r>
          <w:rPr>
            <w:rFonts w:asciiTheme="minorHAnsi" w:eastAsia="Calibri" w:hAnsiTheme="minorHAnsi"/>
          </w:rPr>
          <w:delText>interaction</w:delText>
        </w:r>
      </w:del>
      <w:ins w:id="87" w:author="cathy" w:date="2020-05-28T16:43:00Z">
        <w:r>
          <w:rPr>
            <w:rFonts w:asciiTheme="minorHAnsi" w:eastAsia="Calibri" w:hAnsiTheme="minorHAnsi"/>
          </w:rPr>
          <w:t>interaction</w:t>
        </w:r>
      </w:ins>
      <w:ins w:id="88" w:author="cathy" w:date="2020-05-26T12:36:00Z">
        <w:r w:rsidR="00E81C67">
          <w:rPr>
            <w:rFonts w:asciiTheme="minorHAnsi" w:eastAsia="Calibri" w:hAnsiTheme="minorHAnsi"/>
          </w:rPr>
          <w:t>s</w:t>
        </w:r>
      </w:ins>
      <w:r>
        <w:rPr>
          <w:rFonts w:asciiTheme="minorHAnsi" w:eastAsia="Calibri" w:hAnsiTheme="minorHAnsi"/>
        </w:rPr>
        <w:t xml:space="preserve"> given and received. We treated body contact and proximity as interaction types with the assumption that both individuals </w:t>
      </w:r>
      <w:proofErr w:type="gramStart"/>
      <w:r>
        <w:rPr>
          <w:rFonts w:asciiTheme="minorHAnsi" w:eastAsia="Calibri" w:hAnsiTheme="minorHAnsi"/>
        </w:rPr>
        <w:t>have to</w:t>
      </w:r>
      <w:proofErr w:type="gramEnd"/>
      <w:r>
        <w:rPr>
          <w:rFonts w:asciiTheme="minorHAnsi" w:eastAsia="Calibri" w:hAnsiTheme="minorHAnsi"/>
        </w:rPr>
        <w:t xml:space="preserve"> show </w:t>
      </w:r>
      <w:commentRangeStart w:id="89"/>
      <w:r>
        <w:rPr>
          <w:rFonts w:asciiTheme="minorHAnsi" w:eastAsia="Calibri" w:hAnsiTheme="minorHAnsi"/>
        </w:rPr>
        <w:t>sufficient tolerance to allow the other one to remain close</w:t>
      </w:r>
      <w:commentRangeEnd w:id="89"/>
      <w:r w:rsidR="00BF7169">
        <w:rPr>
          <w:rStyle w:val="CommentReference"/>
        </w:rPr>
        <w:commentReference w:id="89"/>
      </w:r>
      <w:r>
        <w:rPr>
          <w:rFonts w:asciiTheme="minorHAnsi" w:eastAsia="Calibri" w:hAnsiTheme="minorHAnsi"/>
        </w:rPr>
        <w:t xml:space="preserv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asciiTheme="minorHAnsi" w:eastAsia="Calibri" w:hAnsiTheme="minorHAnsi"/>
        </w:rPr>
        <w:fldChar w:fldCharType="begin" w:fldLock="1"/>
      </w:r>
      <w:r>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oscovice et al., 2017)</w:t>
      </w:r>
      <w:r>
        <w:rPr>
          <w:rFonts w:asciiTheme="minorHAnsi" w:eastAsia="Calibri" w:hAnsiTheme="minorHAnsi"/>
        </w:rPr>
        <w:fldChar w:fldCharType="end"/>
      </w:r>
      <w:r>
        <w:rPr>
          <w:rFonts w:asciiTheme="minorHAnsi" w:eastAsia="Calibri" w:hAnsiTheme="minorHAnsi"/>
        </w:rPr>
        <w:t xml:space="preserve">, because </w:t>
      </w:r>
      <w:r w:rsidR="00C60AF1">
        <w:rPr>
          <w:rFonts w:asciiTheme="minorHAnsi" w:eastAsia="Calibri" w:hAnsiTheme="minorHAnsi"/>
        </w:rPr>
        <w:t>t</w:t>
      </w:r>
      <w:r>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w:t>
      </w:r>
      <w:commentRangeStart w:id="90"/>
      <w:commentRangeEnd w:id="90"/>
      <w:r w:rsidR="00F70AF1">
        <w:rPr>
          <w:rStyle w:val="CommentReference"/>
        </w:rPr>
        <w:commentReference w:id="90"/>
      </w:r>
    </w:p>
    <w:p w14:paraId="51AADEC8" w14:textId="77777777" w:rsidR="00CC4A8D"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Default="00B244F2">
      <w:pPr>
        <w:spacing w:before="120" w:line="480" w:lineRule="auto"/>
        <w:ind w:leftChars="0" w:firstLineChars="0" w:firstLine="0"/>
        <w:jc w:val="both"/>
        <w:rPr>
          <w:rFonts w:asciiTheme="minorHAnsi" w:eastAsia="Calibri" w:hAnsiTheme="minorHAnsi"/>
          <w:b/>
        </w:rPr>
      </w:pPr>
      <w:r>
        <w:rPr>
          <w:rFonts w:asciiTheme="minorHAnsi" w:eastAsia="Calibri" w:hAnsiTheme="minorHAnsi"/>
          <w:b/>
        </w:rPr>
        <w:t>RESULTS</w:t>
      </w:r>
    </w:p>
    <w:p w14:paraId="3B80F677" w14:textId="77777777" w:rsidR="004C6F03" w:rsidRDefault="004C6F03">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Simulations</w:t>
      </w:r>
    </w:p>
    <w:p w14:paraId="5D7C078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We are looking for a consistency measure that 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 The results for a dataset with medium certainty and no changes in partner preference, but with different numbers of individuals and different sampling effort can be found in Fig. </w:t>
      </w:r>
      <w:commentRangeStart w:id="91"/>
      <w:r w:rsidRPr="004C6F03">
        <w:rPr>
          <w:rFonts w:asciiTheme="minorHAnsi" w:eastAsia="Calibri" w:hAnsiTheme="minorHAnsi"/>
          <w:bCs/>
          <w:iCs/>
        </w:rPr>
        <w:t>S1</w:t>
      </w:r>
      <w:commentRangeEnd w:id="91"/>
      <w:r w:rsidR="00F70AF1">
        <w:rPr>
          <w:rStyle w:val="CommentReference"/>
        </w:rPr>
        <w:commentReference w:id="91"/>
      </w:r>
      <w:r w:rsidRPr="004C6F03">
        <w:rPr>
          <w:rFonts w:asciiTheme="minorHAnsi" w:eastAsia="Calibri" w:hAnsiTheme="minorHAnsi"/>
          <w:bCs/>
          <w:iCs/>
        </w:rPr>
        <w:t xml:space="preserve">. The consistency measure </w:t>
      </w:r>
      <w:del w:id="92" w:author="Liran Samuni" w:date="2020-03-16T19:21:00Z">
        <w:r w:rsidRPr="004C6F03">
          <w:rPr>
            <w:rFonts w:asciiTheme="minorHAnsi" w:eastAsia="Calibri" w:hAnsiTheme="minorHAnsi"/>
            <w:bCs/>
            <w:iCs/>
          </w:rPr>
          <w:delText xml:space="preserve">behaved </w:delText>
        </w:r>
      </w:del>
      <w:ins w:id="93" w:author="Liran Samuni" w:date="2020-03-16T19:21:00Z">
        <w:r w:rsidR="0072475E">
          <w:rPr>
            <w:rFonts w:asciiTheme="minorHAnsi" w:eastAsia="Calibri" w:hAnsiTheme="minorHAnsi"/>
            <w:bCs/>
            <w:iCs/>
          </w:rPr>
          <w:t>performed</w:t>
        </w:r>
        <w:r w:rsidR="0072475E" w:rsidRPr="004C6F03">
          <w:rPr>
            <w:rFonts w:asciiTheme="minorHAnsi" w:eastAsia="Calibri" w:hAnsiTheme="minorHAnsi"/>
            <w:bCs/>
            <w:iCs/>
          </w:rPr>
          <w:t xml:space="preserve"> </w:t>
        </w:r>
      </w:ins>
      <w:r w:rsidRPr="004C6F03">
        <w:rPr>
          <w:rFonts w:asciiTheme="minorHAnsi" w:eastAsia="Calibri" w:hAnsiTheme="minorHAnsi"/>
          <w:bCs/>
          <w:iCs/>
        </w:rPr>
        <w:t xml:space="preserve">the same independent of community size, even though larger communities had more dyads and therefore fewer interactions per dyad in the same period, </w:t>
      </w:r>
      <w:del w:id="94" w:author="Liran Samuni" w:date="2020-03-16T19:22:00Z">
        <w:r w:rsidRPr="004C6F03">
          <w:rPr>
            <w:rFonts w:asciiTheme="minorHAnsi" w:eastAsia="Calibri" w:hAnsiTheme="minorHAnsi"/>
            <w:bCs/>
            <w:iCs/>
          </w:rPr>
          <w:delText xml:space="preserve">and therefore </w:delText>
        </w:r>
      </w:del>
      <w:ins w:id="95" w:author="Liran Samuni" w:date="2020-05-28T16:43:00Z">
        <w:r w:rsidRPr="004C6F03">
          <w:rPr>
            <w:rFonts w:asciiTheme="minorHAnsi" w:eastAsia="Calibri" w:hAnsiTheme="minorHAnsi"/>
            <w:bCs/>
            <w:iCs/>
          </w:rPr>
          <w:t>reach</w:t>
        </w:r>
      </w:ins>
      <w:ins w:id="96" w:author="Liran Samuni" w:date="2020-03-16T19:22:00Z">
        <w:r w:rsidR="0072475E">
          <w:rPr>
            <w:rFonts w:asciiTheme="minorHAnsi" w:eastAsia="Calibri" w:hAnsiTheme="minorHAnsi"/>
            <w:bCs/>
            <w:iCs/>
          </w:rPr>
          <w:t>ing</w:t>
        </w:r>
      </w:ins>
      <w:del w:id="97" w:author="Liran Samuni" w:date="2020-03-16T19:22:00Z">
        <w:r w:rsidRPr="004C6F03" w:rsidDel="0072475E">
          <w:rPr>
            <w:rFonts w:asciiTheme="minorHAnsi" w:eastAsia="Calibri" w:hAnsiTheme="minorHAnsi"/>
            <w:bCs/>
            <w:iCs/>
          </w:rPr>
          <w:delText>ed</w:delText>
        </w:r>
      </w:del>
      <w:del w:id="98" w:author="Liran Samuni" w:date="2020-05-28T16:43:00Z">
        <w:r w:rsidRPr="004C6F03">
          <w:rPr>
            <w:rFonts w:asciiTheme="minorHAnsi" w:eastAsia="Calibri" w:hAnsiTheme="minorHAnsi"/>
            <w:bCs/>
            <w:iCs/>
          </w:rPr>
          <w:delText>reached</w:delText>
        </w:r>
      </w:del>
      <w:r w:rsidRPr="004C6F03">
        <w:rPr>
          <w:rFonts w:asciiTheme="minorHAnsi" w:eastAsia="Calibri" w:hAnsiTheme="minorHAnsi"/>
          <w:bCs/>
          <w:iCs/>
        </w:rPr>
        <w:t xml:space="preserve"> a lower overall consistency. Also, datasets of different </w:t>
      </w:r>
      <w:commentRangeStart w:id="99"/>
      <w:r w:rsidRPr="004C6F03">
        <w:rPr>
          <w:rFonts w:asciiTheme="minorHAnsi" w:eastAsia="Calibri" w:hAnsiTheme="minorHAnsi"/>
          <w:bCs/>
          <w:iCs/>
        </w:rPr>
        <w:t xml:space="preserve">densities </w:t>
      </w:r>
      <w:del w:id="100" w:author="Liran Samuni" w:date="2020-03-16T19:22:00Z">
        <w:r w:rsidRPr="004C6F03">
          <w:rPr>
            <w:rFonts w:asciiTheme="minorHAnsi" w:eastAsia="Calibri" w:hAnsiTheme="minorHAnsi"/>
            <w:bCs/>
            <w:iCs/>
          </w:rPr>
          <w:delText xml:space="preserve">behaved </w:delText>
        </w:r>
      </w:del>
      <w:ins w:id="101" w:author="Liran Samuni" w:date="2020-03-16T19:22:00Z">
        <w:r w:rsidR="0072475E">
          <w:rPr>
            <w:rFonts w:asciiTheme="minorHAnsi" w:eastAsia="Calibri" w:hAnsiTheme="minorHAnsi"/>
            <w:bCs/>
            <w:iCs/>
          </w:rPr>
          <w:t>performed</w:t>
        </w:r>
        <w:r w:rsidR="0072475E" w:rsidRPr="004C6F03">
          <w:rPr>
            <w:rFonts w:asciiTheme="minorHAnsi" w:eastAsia="Calibri" w:hAnsiTheme="minorHAnsi"/>
            <w:bCs/>
            <w:iCs/>
          </w:rPr>
          <w:t xml:space="preserve"> </w:t>
        </w:r>
      </w:ins>
      <w:r w:rsidRPr="004C6F03">
        <w:rPr>
          <w:rFonts w:asciiTheme="minorHAnsi" w:eastAsia="Calibri" w:hAnsiTheme="minorHAnsi"/>
          <w:bCs/>
          <w:iCs/>
        </w:rPr>
        <w:t>the same way</w:t>
      </w:r>
      <w:commentRangeEnd w:id="99"/>
      <w:r w:rsidR="0072475E">
        <w:rPr>
          <w:rStyle w:val="CommentReference"/>
        </w:rPr>
        <w:commentReference w:id="99"/>
      </w:r>
      <w:r w:rsidRPr="004C6F03">
        <w:rPr>
          <w:rFonts w:asciiTheme="minorHAnsi" w:eastAsia="Calibri" w:hAnsiTheme="minorHAnsi"/>
          <w:bCs/>
          <w:iCs/>
        </w:rPr>
        <w:t>, but lower data density was indicated by lower overall consistency. This led us to two conclusions: the overall consistency of the full dataset cannot be interpreted by itself, as it is highly dependent on group size and data collection effort. However, it can be used to identify datasets in which there is simply not enough data available to make any statement about the underlying distribution of an interaction type. This is coherent with simulations showing that social network data becomes unreliable if data density per dyad sinks below a certain level (Whitehead, 2008).</w:t>
      </w:r>
    </w:p>
    <w:p w14:paraId="7A3986C7" w14:textId="4F5FA68E"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r w:rsidR="00322DB3">
        <w:rPr>
          <w:rFonts w:asciiTheme="minorHAnsi" w:eastAsia="Calibri" w:hAnsiTheme="minorHAnsi"/>
          <w:lang w:val="en-US"/>
          <w:rPrChange w:id="102" w:author="cathy" w:date="2020-05-28T16:43:00Z">
            <w:rPr>
              <w:rFonts w:asciiTheme="minorHAnsi" w:eastAsia="Calibri" w:hAnsiTheme="minorHAnsi"/>
            </w:rPr>
          </w:rPrChange>
        </w:rPr>
        <w:drawing>
          <wp:inline distT="0" distB="0" distL="0" distR="0" wp14:anchorId="238569E2" wp14:editId="3A04EE76">
            <wp:extent cx="5486400" cy="7315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0BF47E1A" w14:textId="2F7D886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1: Results of the data simulation with varying group size and data collection density, while having medium stereotypy of partner preference and no preference changes </w:t>
      </w:r>
      <w:commentRangeStart w:id="103"/>
      <w:r w:rsidRPr="00322DB3">
        <w:rPr>
          <w:rFonts w:asciiTheme="minorHAnsi" w:eastAsia="Calibri" w:hAnsiTheme="minorHAnsi"/>
          <w:bCs/>
          <w:i/>
          <w:sz w:val="18"/>
          <w:szCs w:val="18"/>
        </w:rPr>
        <w:t>throughout the dataset.</w:t>
      </w:r>
    </w:p>
    <w:commentRangeEnd w:id="103"/>
    <w:p w14:paraId="3D965E06" w14:textId="77777777" w:rsidR="004C6F03" w:rsidRPr="004C6F03" w:rsidRDefault="00F70AF1" w:rsidP="004C6F03">
      <w:pPr>
        <w:spacing w:line="480" w:lineRule="auto"/>
        <w:ind w:leftChars="0" w:firstLineChars="0" w:firstLine="0"/>
        <w:jc w:val="both"/>
        <w:rPr>
          <w:rFonts w:asciiTheme="minorHAnsi" w:eastAsia="Calibri" w:hAnsiTheme="minorHAnsi"/>
          <w:bCs/>
          <w:iCs/>
        </w:rPr>
      </w:pPr>
      <w:r>
        <w:rPr>
          <w:rStyle w:val="CommentReference"/>
        </w:rPr>
        <w:commentReference w:id="103"/>
      </w:r>
    </w:p>
    <w:p w14:paraId="4CA1D6F5" w14:textId="4B36B0B8"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To test how the stereotypy of partner choice influenced the consistency measure, we present the results for the three different conditions (high, medium, low certainty) for datasets containing 15 group members, 100% data density, and no changes in preference throughout the sampling period (Fig. </w:t>
      </w:r>
      <w:commentRangeStart w:id="104"/>
      <w:del w:id="105" w:author="Roman Wittig" w:date="2020-05-23T09:42:00Z">
        <w:r w:rsidRPr="004C6F03" w:rsidDel="00C4616A">
          <w:rPr>
            <w:rFonts w:asciiTheme="minorHAnsi" w:eastAsia="Calibri" w:hAnsiTheme="minorHAnsi"/>
            <w:bCs/>
            <w:iCs/>
          </w:rPr>
          <w:delText>S</w:delText>
        </w:r>
      </w:del>
      <w:r w:rsidRPr="004C6F03">
        <w:rPr>
          <w:rFonts w:asciiTheme="minorHAnsi" w:eastAsia="Calibri" w:hAnsiTheme="minorHAnsi"/>
          <w:bCs/>
          <w:iCs/>
        </w:rPr>
        <w:t>2</w:t>
      </w:r>
      <w:commentRangeEnd w:id="104"/>
      <w:r w:rsidR="00C4616A">
        <w:rPr>
          <w:rStyle w:val="CommentReference"/>
        </w:rPr>
        <w:commentReference w:id="104"/>
      </w:r>
      <w:r w:rsidRPr="004C6F03">
        <w:rPr>
          <w:rFonts w:asciiTheme="minorHAnsi" w:eastAsia="Calibri" w:hAnsiTheme="minorHAnsi"/>
          <w:bCs/>
          <w:iCs/>
        </w:rPr>
        <w:t>). Our results show that the consistency measure differentiates between the conditions, but again not with the overall consistency, but the slope at which this consistency is reached. If partner choice is highly stereotypical, already a small number of interactions was sufficient to predict partner choice in half of the data with that of the other half; with increasing uncertainty, more interactions per dyad are necessary.</w:t>
      </w:r>
    </w:p>
    <w:p w14:paraId="77C0597B" w14:textId="67E3E3CC" w:rsid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p>
    <w:p w14:paraId="2CA6EC17" w14:textId="21A19A03" w:rsidR="00322DB3" w:rsidRPr="004C6F03" w:rsidRDefault="00322DB3" w:rsidP="004C6F03">
      <w:pPr>
        <w:spacing w:line="480" w:lineRule="auto"/>
        <w:ind w:leftChars="0" w:firstLineChars="0" w:firstLine="0"/>
        <w:jc w:val="both"/>
        <w:rPr>
          <w:rFonts w:asciiTheme="minorHAnsi" w:eastAsia="Calibri" w:hAnsiTheme="minorHAnsi"/>
          <w:bCs/>
          <w:iCs/>
        </w:rPr>
      </w:pPr>
      <w:commentRangeStart w:id="106"/>
      <w:r>
        <w:rPr>
          <w:rFonts w:asciiTheme="minorHAnsi" w:eastAsia="Calibri" w:hAnsiTheme="minorHAnsi"/>
          <w:lang w:val="en-US"/>
          <w:rPrChange w:id="107" w:author="cathy" w:date="2020-05-28T16:43:00Z">
            <w:rPr>
              <w:rFonts w:asciiTheme="minorHAnsi" w:eastAsia="Calibri" w:hAnsiTheme="minorHAnsi"/>
            </w:rPr>
          </w:rPrChange>
        </w:rPr>
        <w:drawing>
          <wp:inline distT="0" distB="0" distL="0" distR="0" wp14:anchorId="4F9E3137" wp14:editId="40E12962">
            <wp:extent cx="5486400" cy="54864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commentRangeEnd w:id="106"/>
      <w:r w:rsidR="00C4616A">
        <w:rPr>
          <w:rStyle w:val="CommentReference"/>
        </w:rPr>
        <w:commentReference w:id="106"/>
      </w:r>
    </w:p>
    <w:p w14:paraId="2935B3C7" w14:textId="74FB05A6"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commentRangeStart w:id="108"/>
      <w:commentRangeStart w:id="109"/>
      <w:r w:rsidRPr="00322DB3">
        <w:rPr>
          <w:rFonts w:asciiTheme="minorHAnsi" w:eastAsia="Calibri" w:hAnsiTheme="minorHAnsi"/>
          <w:bCs/>
          <w:i/>
          <w:sz w:val="18"/>
          <w:szCs w:val="18"/>
        </w:rPr>
        <w:t xml:space="preserve">Figure </w:t>
      </w:r>
      <w:commentRangeEnd w:id="109"/>
      <w:r w:rsidR="0072475E">
        <w:rPr>
          <w:rStyle w:val="CommentReference"/>
        </w:rPr>
        <w:commentReference w:id="109"/>
      </w:r>
      <w:r w:rsidRPr="00322DB3">
        <w:rPr>
          <w:rFonts w:asciiTheme="minorHAnsi" w:eastAsia="Calibri" w:hAnsiTheme="minorHAnsi"/>
          <w:bCs/>
          <w:i/>
          <w:sz w:val="18"/>
          <w:szCs w:val="18"/>
        </w:rPr>
        <w:t xml:space="preserve">2: </w:t>
      </w:r>
      <w:commentRangeEnd w:id="108"/>
      <w:del w:id="110" w:author="cathy" w:date="2020-05-28T16:43:00Z">
        <w:r w:rsidRPr="00322DB3">
          <w:rPr>
            <w:rFonts w:asciiTheme="minorHAnsi" w:eastAsia="Calibri" w:hAnsiTheme="minorHAnsi"/>
            <w:bCs/>
            <w:i/>
            <w:sz w:val="18"/>
            <w:szCs w:val="18"/>
          </w:rPr>
          <w:delText>Results</w:delText>
        </w:r>
      </w:del>
      <w:r w:rsidR="009028BC">
        <w:rPr>
          <w:rStyle w:val="CommentReference"/>
        </w:rPr>
        <w:commentReference w:id="108"/>
      </w:r>
      <w:del w:id="111" w:author="cathy" w:date="2020-05-28T11:24:00Z">
        <w:r w:rsidRPr="00322DB3" w:rsidDel="009028BC">
          <w:rPr>
            <w:rFonts w:asciiTheme="minorHAnsi" w:eastAsia="Calibri" w:hAnsiTheme="minorHAnsi"/>
            <w:bCs/>
            <w:i/>
            <w:sz w:val="18"/>
            <w:szCs w:val="18"/>
          </w:rPr>
          <w:delText>R</w:delText>
        </w:r>
      </w:del>
      <w:ins w:id="112" w:author="cathy" w:date="2020-05-28T11:24:00Z">
        <w:r w:rsidR="009028BC">
          <w:rPr>
            <w:rFonts w:asciiTheme="minorHAnsi" w:eastAsia="Calibri" w:hAnsiTheme="minorHAnsi"/>
            <w:bCs/>
            <w:i/>
            <w:sz w:val="18"/>
            <w:szCs w:val="18"/>
          </w:rPr>
          <w:t>D</w:t>
        </w:r>
      </w:ins>
      <w:del w:id="113" w:author="cathy" w:date="2020-05-28T11:24:00Z">
        <w:r w:rsidRPr="00322DB3" w:rsidDel="009028BC">
          <w:rPr>
            <w:rFonts w:asciiTheme="minorHAnsi" w:eastAsia="Calibri" w:hAnsiTheme="minorHAnsi"/>
            <w:bCs/>
            <w:i/>
            <w:sz w:val="18"/>
            <w:szCs w:val="18"/>
          </w:rPr>
          <w:delText>esults of the d</w:delText>
        </w:r>
      </w:del>
      <w:r w:rsidRPr="00322DB3">
        <w:rPr>
          <w:rFonts w:asciiTheme="minorHAnsi" w:eastAsia="Calibri" w:hAnsiTheme="minorHAnsi"/>
          <w:bCs/>
          <w:i/>
          <w:sz w:val="18"/>
          <w:szCs w:val="18"/>
        </w:rPr>
        <w:t>ata simulation</w:t>
      </w:r>
      <w:ins w:id="114" w:author="cathy" w:date="2020-05-28T11:24:00Z">
        <w:r w:rsidR="009028BC">
          <w:rPr>
            <w:rFonts w:asciiTheme="minorHAnsi" w:eastAsia="Calibri" w:hAnsiTheme="minorHAnsi"/>
            <w:bCs/>
            <w:i/>
            <w:sz w:val="18"/>
            <w:szCs w:val="18"/>
          </w:rPr>
          <w:t xml:space="preserve"> </w:t>
        </w:r>
      </w:ins>
      <w:del w:id="115" w:author="cathy" w:date="2020-05-28T11:24:00Z">
        <w:r w:rsidRPr="00322DB3" w:rsidDel="009028BC">
          <w:rPr>
            <w:rFonts w:asciiTheme="minorHAnsi" w:eastAsia="Calibri" w:hAnsiTheme="minorHAnsi"/>
            <w:bCs/>
            <w:i/>
            <w:sz w:val="18"/>
            <w:szCs w:val="18"/>
          </w:rPr>
          <w:delText xml:space="preserve"> with </w:delText>
        </w:r>
      </w:del>
      <w:r w:rsidRPr="00322DB3">
        <w:rPr>
          <w:rFonts w:asciiTheme="minorHAnsi" w:eastAsia="Calibri" w:hAnsiTheme="minorHAnsi"/>
          <w:bCs/>
          <w:i/>
          <w:sz w:val="18"/>
          <w:szCs w:val="18"/>
        </w:rPr>
        <w:t>varying stereotypy of dyadic preference, while having consistent group size, data density, and no preference changes throughout the dataset.</w:t>
      </w:r>
    </w:p>
    <w:p w14:paraId="0C3EA8F2"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5AE4029C" w14:textId="4DD6013D"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Last, we investigated how changes in partner preference over the study period would influence the consistency measure in a dataset with 15 individuals, 100% data density, and </w:t>
      </w:r>
      <w:commentRangeStart w:id="116"/>
      <w:r w:rsidR="00322DB3">
        <w:rPr>
          <w:rFonts w:asciiTheme="minorHAnsi" w:eastAsia="Calibri" w:hAnsiTheme="minorHAnsi"/>
          <w:bCs/>
          <w:iCs/>
        </w:rPr>
        <w:t>high</w:t>
      </w:r>
      <w:r w:rsidRPr="004C6F03">
        <w:rPr>
          <w:rFonts w:asciiTheme="minorHAnsi" w:eastAsia="Calibri" w:hAnsiTheme="minorHAnsi"/>
          <w:bCs/>
          <w:iCs/>
        </w:rPr>
        <w:t xml:space="preserve"> stereotypy</w:t>
      </w:r>
      <w:commentRangeEnd w:id="116"/>
      <w:r w:rsidR="00C4616A">
        <w:rPr>
          <w:rStyle w:val="CommentReference"/>
        </w:rPr>
        <w:commentReference w:id="116"/>
      </w:r>
      <w:r w:rsidRPr="004C6F03">
        <w:rPr>
          <w:rFonts w:asciiTheme="minorHAnsi" w:eastAsia="Calibri" w:hAnsiTheme="minorHAnsi"/>
          <w:bCs/>
          <w:iCs/>
        </w:rPr>
        <w:t xml:space="preserve"> of partner choice. Here, we compare </w:t>
      </w:r>
      <w:r w:rsidR="00322DB3">
        <w:rPr>
          <w:rFonts w:asciiTheme="minorHAnsi" w:eastAsia="Calibri" w:hAnsiTheme="minorHAnsi"/>
          <w:bCs/>
          <w:iCs/>
        </w:rPr>
        <w:t>three</w:t>
      </w:r>
      <w:r w:rsidRPr="004C6F03">
        <w:rPr>
          <w:rFonts w:asciiTheme="minorHAnsi" w:eastAsia="Calibri" w:hAnsiTheme="minorHAnsi"/>
          <w:bCs/>
          <w:iCs/>
        </w:rPr>
        <w:t xml:space="preserve"> conditions: one where no changes took place, </w:t>
      </w:r>
      <w:commentRangeStart w:id="117"/>
      <w:r w:rsidRPr="004C6F03">
        <w:rPr>
          <w:rFonts w:asciiTheme="minorHAnsi" w:eastAsia="Calibri" w:hAnsiTheme="minorHAnsi"/>
          <w:bCs/>
          <w:iCs/>
        </w:rPr>
        <w:t>one where the partner preference was reversed halfway through the study</w:t>
      </w:r>
      <w:commentRangeEnd w:id="117"/>
      <w:r w:rsidR="003E33CC">
        <w:rPr>
          <w:rStyle w:val="CommentReference"/>
        </w:rPr>
        <w:commentReference w:id="117"/>
      </w:r>
      <w:r w:rsidRPr="004C6F03">
        <w:rPr>
          <w:rFonts w:asciiTheme="minorHAnsi" w:eastAsia="Calibri" w:hAnsiTheme="minorHAnsi"/>
          <w:bCs/>
          <w:iCs/>
        </w:rPr>
        <w:t xml:space="preserve">, </w:t>
      </w:r>
      <w:r w:rsidR="00322DB3">
        <w:rPr>
          <w:rFonts w:asciiTheme="minorHAnsi" w:eastAsia="Calibri" w:hAnsiTheme="minorHAnsi"/>
          <w:bCs/>
          <w:iCs/>
        </w:rPr>
        <w:t>a</w:t>
      </w:r>
      <w:r w:rsidRPr="004C6F03">
        <w:rPr>
          <w:rFonts w:asciiTheme="minorHAnsi" w:eastAsia="Calibri" w:hAnsiTheme="minorHAnsi"/>
          <w:bCs/>
          <w:iCs/>
        </w:rPr>
        <w:t>nd one where partner choice was randomised. Again, we found differences in the slope with which the consistency increased with increasing data density</w:t>
      </w:r>
      <w:del w:id="118" w:author="cathy" w:date="2020-05-28T16:43:00Z">
        <w:r w:rsidRPr="004C6F03">
          <w:rPr>
            <w:rFonts w:asciiTheme="minorHAnsi" w:eastAsia="Calibri" w:hAnsiTheme="minorHAnsi"/>
            <w:bCs/>
            <w:iCs/>
          </w:rPr>
          <w:delText>.</w:delText>
        </w:r>
      </w:del>
      <w:ins w:id="119" w:author="Roman Wittig" w:date="2020-05-23T09:46:00Z">
        <w:r w:rsidR="00C4616A">
          <w:rPr>
            <w:rFonts w:asciiTheme="minorHAnsi" w:eastAsia="Calibri" w:hAnsiTheme="minorHAnsi"/>
            <w:bCs/>
            <w:iCs/>
          </w:rPr>
          <w:t xml:space="preserve"> (fig. 3)</w:t>
        </w:r>
      </w:ins>
      <w:ins w:id="120" w:author="cathy" w:date="2020-05-28T16:43:00Z">
        <w:r w:rsidRPr="004C6F03">
          <w:rPr>
            <w:rFonts w:asciiTheme="minorHAnsi" w:eastAsia="Calibri" w:hAnsiTheme="minorHAnsi"/>
            <w:bCs/>
            <w:iCs/>
          </w:rPr>
          <w:t>.</w:t>
        </w:r>
      </w:ins>
      <w:r w:rsidRPr="004C6F03">
        <w:rPr>
          <w:rFonts w:asciiTheme="minorHAnsi" w:eastAsia="Calibri" w:hAnsiTheme="minorHAnsi"/>
          <w:bCs/>
          <w:iCs/>
        </w:rPr>
        <w:t xml:space="preserve"> 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the predictive value of different subsets differed. As seen before, random partner choice could be identified because the consistency of the full dataset never increased above a certain threshold.</w:t>
      </w:r>
    </w:p>
    <w:p w14:paraId="78450B70" w14:textId="550A483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commentRangeStart w:id="121"/>
      <w:r w:rsidR="00322DB3">
        <w:rPr>
          <w:rFonts w:asciiTheme="minorHAnsi" w:eastAsia="Calibri" w:hAnsiTheme="minorHAnsi"/>
          <w:lang w:val="en-US"/>
          <w:rPrChange w:id="122" w:author="cathy" w:date="2020-05-28T16:43:00Z">
            <w:rPr>
              <w:rFonts w:asciiTheme="minorHAnsi" w:eastAsia="Calibri" w:hAnsiTheme="minorHAnsi"/>
            </w:rPr>
          </w:rPrChange>
        </w:rPr>
        <w:drawing>
          <wp:inline distT="0" distB="0" distL="0" distR="0" wp14:anchorId="06806C9A" wp14:editId="7278910C">
            <wp:extent cx="6515100" cy="54864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15100" cy="5486400"/>
                    </a:xfrm>
                    <a:prstGeom prst="rect">
                      <a:avLst/>
                    </a:prstGeom>
                  </pic:spPr>
                </pic:pic>
              </a:graphicData>
            </a:graphic>
          </wp:inline>
        </w:drawing>
      </w:r>
      <w:commentRangeEnd w:id="121"/>
      <w:r w:rsidR="003E33CC">
        <w:rPr>
          <w:rStyle w:val="CommentReference"/>
        </w:rPr>
        <w:commentReference w:id="121"/>
      </w:r>
    </w:p>
    <w:p w14:paraId="0BD4AFB1" w14:textId="7FA033B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w:t>
      </w:r>
      <w:del w:id="123" w:author="Roman Wittig" w:date="2020-05-23T09:50:00Z">
        <w:r w:rsidRPr="00322DB3" w:rsidDel="00C4616A">
          <w:rPr>
            <w:rFonts w:asciiTheme="minorHAnsi" w:eastAsia="Calibri" w:hAnsiTheme="minorHAnsi"/>
            <w:bCs/>
            <w:i/>
            <w:sz w:val="18"/>
            <w:szCs w:val="18"/>
          </w:rPr>
          <w:delText>S</w:delText>
        </w:r>
      </w:del>
      <w:r w:rsidRPr="00322DB3">
        <w:rPr>
          <w:rFonts w:asciiTheme="minorHAnsi" w:eastAsia="Calibri" w:hAnsiTheme="minorHAnsi"/>
          <w:bCs/>
          <w:i/>
          <w:sz w:val="18"/>
          <w:szCs w:val="18"/>
        </w:rPr>
        <w:t xml:space="preserve">3: </w:t>
      </w:r>
      <w:ins w:id="124" w:author="cathy" w:date="2020-05-28T11:25:00Z">
        <w:r w:rsidR="005B316C">
          <w:rPr>
            <w:rFonts w:asciiTheme="minorHAnsi" w:eastAsia="Calibri" w:hAnsiTheme="minorHAnsi"/>
            <w:bCs/>
            <w:i/>
            <w:sz w:val="18"/>
            <w:szCs w:val="18"/>
          </w:rPr>
          <w:t>D</w:t>
        </w:r>
      </w:ins>
      <w:del w:id="125" w:author="cathy" w:date="2020-05-28T11:25:00Z">
        <w:r w:rsidRPr="00322DB3" w:rsidDel="005B316C">
          <w:rPr>
            <w:rFonts w:asciiTheme="minorHAnsi" w:eastAsia="Calibri" w:hAnsiTheme="minorHAnsi"/>
            <w:bCs/>
            <w:i/>
            <w:sz w:val="18"/>
            <w:szCs w:val="18"/>
          </w:rPr>
          <w:delText>Results of the d</w:delText>
        </w:r>
      </w:del>
      <w:r w:rsidRPr="00322DB3">
        <w:rPr>
          <w:rFonts w:asciiTheme="minorHAnsi" w:eastAsia="Calibri" w:hAnsiTheme="minorHAnsi"/>
          <w:bCs/>
          <w:i/>
          <w:sz w:val="18"/>
          <w:szCs w:val="18"/>
        </w:rPr>
        <w:t xml:space="preserve">ata simulation </w:t>
      </w:r>
      <w:del w:id="126" w:author="cathy" w:date="2020-05-28T11:25:00Z">
        <w:r w:rsidRPr="00322DB3" w:rsidDel="005B316C">
          <w:rPr>
            <w:rFonts w:asciiTheme="minorHAnsi" w:eastAsia="Calibri" w:hAnsiTheme="minorHAnsi"/>
            <w:bCs/>
            <w:i/>
            <w:sz w:val="18"/>
            <w:szCs w:val="18"/>
          </w:rPr>
          <w:delText xml:space="preserve">with </w:delText>
        </w:r>
      </w:del>
      <w:del w:id="127" w:author="cathy" w:date="2020-05-28T16:43:00Z">
        <w:r w:rsidRPr="00322DB3">
          <w:rPr>
            <w:rFonts w:asciiTheme="minorHAnsi" w:eastAsia="Calibri" w:hAnsiTheme="minorHAnsi"/>
            <w:bCs/>
            <w:i/>
            <w:sz w:val="18"/>
            <w:szCs w:val="18"/>
          </w:rPr>
          <w:delText>preference</w:delText>
        </w:r>
      </w:del>
      <w:ins w:id="128" w:author="cathy" w:date="2020-05-28T16:43:00Z">
        <w:r w:rsidRPr="00322DB3">
          <w:rPr>
            <w:rFonts w:asciiTheme="minorHAnsi" w:eastAsia="Calibri" w:hAnsiTheme="minorHAnsi"/>
            <w:bCs/>
            <w:i/>
            <w:sz w:val="18"/>
            <w:szCs w:val="18"/>
          </w:rPr>
          <w:t>preferenc</w:t>
        </w:r>
      </w:ins>
      <w:ins w:id="129" w:author="cathy" w:date="2020-05-28T11:25:00Z">
        <w:r w:rsidR="005B316C">
          <w:rPr>
            <w:rFonts w:asciiTheme="minorHAnsi" w:eastAsia="Calibri" w:hAnsiTheme="minorHAnsi"/>
            <w:bCs/>
            <w:i/>
            <w:sz w:val="18"/>
            <w:szCs w:val="18"/>
          </w:rPr>
          <w:t>ing</w:t>
        </w:r>
      </w:ins>
      <w:del w:id="130" w:author="cathy" w:date="2020-05-28T11:25:00Z">
        <w:r w:rsidRPr="00322DB3" w:rsidDel="005B316C">
          <w:rPr>
            <w:rFonts w:asciiTheme="minorHAnsi" w:eastAsia="Calibri" w:hAnsiTheme="minorHAnsi"/>
            <w:bCs/>
            <w:i/>
            <w:sz w:val="18"/>
            <w:szCs w:val="18"/>
          </w:rPr>
          <w:delText>e</w:delText>
        </w:r>
      </w:del>
      <w:r w:rsidRPr="00322DB3">
        <w:rPr>
          <w:rFonts w:asciiTheme="minorHAnsi" w:eastAsia="Calibri" w:hAnsiTheme="minorHAnsi"/>
          <w:bCs/>
          <w:i/>
          <w:sz w:val="18"/>
          <w:szCs w:val="18"/>
        </w:rPr>
        <w:t xml:space="preserve"> changes throughout the dataset while having consistent group size, data density, and stereotypy of dyadic preference. “Consistent Choice” indicates no changes in preferences throughout, “</w:t>
      </w:r>
      <w:r w:rsidR="00322DB3">
        <w:rPr>
          <w:rFonts w:asciiTheme="minorHAnsi" w:eastAsia="Calibri" w:hAnsiTheme="minorHAnsi"/>
          <w:bCs/>
          <w:i/>
          <w:sz w:val="18"/>
          <w:szCs w:val="18"/>
        </w:rPr>
        <w:t>Inverted</w:t>
      </w:r>
      <w:r w:rsidRPr="00322DB3">
        <w:rPr>
          <w:rFonts w:asciiTheme="minorHAnsi" w:eastAsia="Calibri" w:hAnsiTheme="minorHAnsi"/>
          <w:bCs/>
          <w:i/>
          <w:sz w:val="18"/>
          <w:szCs w:val="18"/>
        </w:rPr>
        <w:t xml:space="preserve"> Choice” indicates one reversal of dyadic preference, while random choice indicates that all partners were chosen with the same likelihood.</w:t>
      </w:r>
    </w:p>
    <w:p w14:paraId="7964D14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2BBD383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commentRangeStart w:id="131"/>
      <w:r w:rsidRPr="004C6F03">
        <w:rPr>
          <w:rFonts w:asciiTheme="minorHAnsi" w:eastAsia="Calibri" w:hAnsiTheme="minorHAnsi"/>
          <w:bCs/>
          <w:iCs/>
        </w:rPr>
        <w:t xml:space="preserve">Based on these observations, the consistency measure can be used to compare the predictability of interactions between groups of different sizes and </w:t>
      </w:r>
      <w:ins w:id="132" w:author="Liran Samuni" w:date="2020-03-16T19:27:00Z">
        <w:r w:rsidR="00742043">
          <w:rPr>
            <w:rFonts w:asciiTheme="minorHAnsi" w:eastAsia="Calibri" w:hAnsiTheme="minorHAnsi"/>
            <w:bCs/>
            <w:iCs/>
          </w:rPr>
          <w:t xml:space="preserve">between </w:t>
        </w:r>
      </w:ins>
      <w:r w:rsidRPr="004C6F03">
        <w:rPr>
          <w:rFonts w:asciiTheme="minorHAnsi" w:eastAsia="Calibri" w:hAnsiTheme="minorHAnsi"/>
          <w:bCs/>
          <w:iCs/>
        </w:rPr>
        <w:t xml:space="preserve">different interaction types within the same community. We suggest using it the following way: the overall consistency, using the entire dataset, was heavily influence by the amount of interactions available per dyad, and thus does not make a good measure. However, it offers a good shorthand for researchers to decide whether to include an interaction type in their analyses at all, for example for social network analysis. In our simulations, even if the underlying distribution of interactions was highly stereotyped and consistent, the consistency measure remained low if data density was low, indicating that one half of the dataset was not a good predictor of the other half. Thus, if the Spearman rank correlation between halves of the same dataset does not reach 0.5, it is likely that not enough data has been collected to make statements about the underlying distribution of an interaction type in a population, unless that distribution is random. </w:t>
      </w:r>
      <w:commentRangeStart w:id="133"/>
      <w:r w:rsidRPr="004C6F03">
        <w:rPr>
          <w:rFonts w:asciiTheme="minorHAnsi" w:eastAsia="Calibri" w:hAnsiTheme="minorHAnsi"/>
          <w:bCs/>
          <w:iCs/>
        </w:rPr>
        <w:t>We therefore propose to remove interaction</w:t>
      </w:r>
      <w:commentRangeEnd w:id="133"/>
      <w:r w:rsidR="00742043">
        <w:rPr>
          <w:rStyle w:val="CommentReference"/>
        </w:rPr>
        <w:commentReference w:id="133"/>
      </w:r>
      <w:r w:rsidRPr="004C6F03">
        <w:rPr>
          <w:rFonts w:asciiTheme="minorHAnsi" w:eastAsia="Calibri" w:hAnsiTheme="minorHAnsi"/>
          <w:bCs/>
          <w:iCs/>
        </w:rPr>
        <w:t xml:space="preserve"> types with an overall consistency below r=0.5, as their interpretation is unclear. </w:t>
      </w:r>
    </w:p>
    <w:p w14:paraId="152211B6" w14:textId="54DCA15C" w:rsidR="004C6F03" w:rsidRPr="004C6F03" w:rsidRDefault="004C6F03" w:rsidP="004C6F03">
      <w:pPr>
        <w:spacing w:line="480" w:lineRule="auto"/>
        <w:ind w:leftChars="0" w:left="0" w:firstLineChars="0" w:firstLine="0"/>
        <w:jc w:val="both"/>
        <w:rPr>
          <w:rFonts w:asciiTheme="minorHAnsi" w:eastAsia="Calibri" w:hAnsiTheme="minorHAnsi"/>
          <w:bCs/>
          <w:iCs/>
        </w:rPr>
      </w:pPr>
      <w:r w:rsidRPr="004C6F03">
        <w:rPr>
          <w:rFonts w:asciiTheme="minorHAnsi" w:eastAsia="Calibri" w:hAnsiTheme="minorHAnsi"/>
          <w:bCs/>
          <w:iCs/>
        </w:rPr>
        <w:t>For all other interactions, we propose the following standardised consistency measure: To make the interpretation of consistency comparable across communities of different sizes</w:t>
      </w:r>
      <w:ins w:id="134" w:author="Liran Samuni" w:date="2020-03-16T19:31:00Z">
        <w:r w:rsidR="00F05569">
          <w:rPr>
            <w:rFonts w:asciiTheme="minorHAnsi" w:eastAsia="Calibri" w:hAnsiTheme="minorHAnsi"/>
            <w:bCs/>
            <w:iCs/>
          </w:rPr>
          <w:t xml:space="preserve"> and sampling effort?</w:t>
        </w:r>
      </w:ins>
      <w:ins w:id="135" w:author="Liran Samuni" w:date="2020-05-28T16:43:00Z">
        <w:r w:rsidRPr="004C6F03">
          <w:rPr>
            <w:rFonts w:asciiTheme="minorHAnsi" w:eastAsia="Calibri" w:hAnsiTheme="minorHAnsi"/>
            <w:bCs/>
            <w:iCs/>
          </w:rPr>
          <w:t>,</w:t>
        </w:r>
      </w:ins>
      <w:del w:id="136" w:author="Liran Samuni" w:date="2020-05-28T16:43:00Z">
        <w:r w:rsidRPr="004C6F03">
          <w:rPr>
            <w:rFonts w:asciiTheme="minorHAnsi" w:eastAsia="Calibri" w:hAnsiTheme="minorHAnsi"/>
            <w:bCs/>
            <w:iCs/>
          </w:rPr>
          <w:delText>,</w:delText>
        </w:r>
      </w:del>
      <w:r w:rsidRPr="004C6F03">
        <w:rPr>
          <w:rFonts w:asciiTheme="minorHAnsi" w:eastAsia="Calibri" w:hAnsiTheme="minorHAnsi"/>
          <w:bCs/>
          <w:iCs/>
        </w:rPr>
        <w:t xml:space="preserve"> we suggest the average number of interactions per dyad necessary to reach a median consistency of r=0.5 as a good measure. This accounts for the fact that the slope at which consistency rises when cutting the dataset in ever smaller subsets, rather than the overall consistency, can detect both differences in stereotypy of partner choice and changes in dyadic preference. The resulting value is directly interpretable – for example, in the “high certainty” condition, individuals need to observe around one interaction per dyad on average to be able to somewhat predict future interactions, whereas individuals in the “low certainty” condition need </w:t>
      </w:r>
      <w:r w:rsidR="00CB7000">
        <w:rPr>
          <w:rFonts w:asciiTheme="minorHAnsi" w:eastAsia="Calibri" w:hAnsiTheme="minorHAnsi"/>
          <w:bCs/>
          <w:iCs/>
        </w:rPr>
        <w:t>ten or more</w:t>
      </w:r>
      <w:r w:rsidRPr="004C6F03">
        <w:rPr>
          <w:rFonts w:asciiTheme="minorHAnsi" w:eastAsia="Calibri" w:hAnsiTheme="minorHAnsi"/>
          <w:bCs/>
          <w:iCs/>
        </w:rPr>
        <w:t xml:space="preserve"> interaction</w:t>
      </w:r>
      <w:r w:rsidR="00CB7000">
        <w:rPr>
          <w:rFonts w:asciiTheme="minorHAnsi" w:eastAsia="Calibri" w:hAnsiTheme="minorHAnsi"/>
          <w:bCs/>
          <w:iCs/>
        </w:rPr>
        <w:t>s</w:t>
      </w:r>
      <w:r w:rsidRPr="004C6F03">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commentRangeEnd w:id="131"/>
      <w:r w:rsidR="003E33CC">
        <w:rPr>
          <w:rStyle w:val="CommentReference"/>
        </w:rPr>
        <w:commentReference w:id="131"/>
      </w:r>
    </w:p>
    <w:p w14:paraId="570E3F65" w14:textId="77777777" w:rsidR="001C22EB" w:rsidRDefault="001C22EB">
      <w:pPr>
        <w:spacing w:line="480" w:lineRule="auto"/>
        <w:ind w:leftChars="0" w:left="0" w:firstLineChars="0" w:firstLine="0"/>
        <w:jc w:val="both"/>
        <w:rPr>
          <w:rFonts w:asciiTheme="minorHAnsi" w:eastAsia="Calibri" w:hAnsiTheme="minorHAnsi"/>
          <w:b/>
          <w:i/>
        </w:rPr>
      </w:pPr>
    </w:p>
    <w:p w14:paraId="58A2DC15" w14:textId="77777777" w:rsidR="00CC4A8D" w:rsidRDefault="001C22EB">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Field Data</w:t>
      </w:r>
    </w:p>
    <w:p w14:paraId="7AE1FC06" w14:textId="77777777" w:rsidR="00192031" w:rsidRDefault="00B244F2">
      <w:pPr>
        <w:spacing w:line="480" w:lineRule="auto"/>
        <w:ind w:leftChars="0" w:left="0" w:firstLineChars="0" w:firstLine="0"/>
        <w:jc w:val="both"/>
        <w:rPr>
          <w:rFonts w:asciiTheme="minorHAnsi" w:hAnsiTheme="minorHAnsi"/>
        </w:rPr>
      </w:pPr>
      <w:r>
        <w:rPr>
          <w:rFonts w:asciiTheme="minorHAnsi" w:hAnsiTheme="minorHAnsi"/>
        </w:rPr>
        <w:t xml:space="preserve">Our measure of consistency, repeatedly selecting half of focal observation days and correlating the interaction rates with those of the other half, proved useful in identifying interaction types with insufficient information available. In all three communities, contact aggressions and food sharing stood out as having the lowest number of interactions (around or below 1 average interaction per dyad). Both also stood out as for all communities, consistency values were below r=0.5 (Tab. 1). </w:t>
      </w:r>
      <w:commentRangeStart w:id="137"/>
      <w:r>
        <w:rPr>
          <w:rFonts w:asciiTheme="minorHAnsi" w:hAnsiTheme="minorHAnsi"/>
        </w:rPr>
        <w:t>In our simulations, such low values only occurred when insufficient data was available to successfully approximate the underlying distributions of interactions, even in cases where the underlying distribution was highly consistent.</w:t>
      </w:r>
      <w:commentRangeEnd w:id="137"/>
      <w:r w:rsidR="002A0AB7">
        <w:rPr>
          <w:rStyle w:val="CommentReference"/>
        </w:rPr>
        <w:commentReference w:id="137"/>
      </w:r>
      <w:r>
        <w:rPr>
          <w:rFonts w:asciiTheme="minorHAnsi" w:hAnsiTheme="minorHAnsi"/>
        </w:rPr>
        <w:t xml:space="preserve"> For all other interaction types, consistency values were above r=0.5 in all communities. </w:t>
      </w:r>
    </w:p>
    <w:p w14:paraId="4A8E6FAF" w14:textId="6E9B4DB0" w:rsidR="00192031" w:rsidRPr="00192031"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Table </w:t>
      </w:r>
      <w:r w:rsidRPr="00192031">
        <w:rPr>
          <w:rFonts w:asciiTheme="minorHAnsi" w:hAnsiTheme="minorHAnsi" w:cstheme="minorHAnsi"/>
          <w:i/>
          <w:iCs/>
          <w:sz w:val="18"/>
          <w:szCs w:val="18"/>
        </w:rPr>
        <w:fldChar w:fldCharType="begin"/>
      </w:r>
      <w:r w:rsidRPr="00192031">
        <w:rPr>
          <w:rFonts w:asciiTheme="minorHAnsi" w:hAnsiTheme="minorHAnsi" w:cstheme="minorHAnsi"/>
          <w:i/>
          <w:iCs/>
          <w:sz w:val="18"/>
          <w:szCs w:val="18"/>
        </w:rPr>
        <w:instrText xml:space="preserve"> SEQ Table \* ARABIC </w:instrText>
      </w:r>
      <w:r w:rsidRPr="00192031">
        <w:rPr>
          <w:rFonts w:asciiTheme="minorHAnsi" w:hAnsiTheme="minorHAnsi" w:cstheme="minorHAnsi"/>
          <w:i/>
          <w:iCs/>
          <w:sz w:val="18"/>
          <w:szCs w:val="18"/>
        </w:rPr>
        <w:fldChar w:fldCharType="separate"/>
      </w:r>
      <w:r w:rsidRPr="00192031">
        <w:rPr>
          <w:rFonts w:asciiTheme="minorHAnsi" w:hAnsiTheme="minorHAnsi" w:cstheme="minorHAnsi"/>
          <w:i/>
          <w:iCs/>
          <w:sz w:val="18"/>
          <w:szCs w:val="18"/>
        </w:rPr>
        <w:t>1</w:t>
      </w:r>
      <w:r w:rsidRPr="00192031">
        <w:rPr>
          <w:rFonts w:asciiTheme="minorHAnsi" w:hAnsiTheme="minorHAnsi" w:cstheme="minorHAnsi"/>
          <w:i/>
          <w:iCs/>
          <w:sz w:val="18"/>
          <w:szCs w:val="18"/>
        </w:rPr>
        <w:fldChar w:fldCharType="end"/>
      </w:r>
      <w:r w:rsidRPr="00192031">
        <w:rPr>
          <w:rFonts w:asciiTheme="minorHAnsi" w:hAnsiTheme="minorHAnsi" w:cstheme="minorHAnsi"/>
          <w:i/>
          <w:iCs/>
          <w:sz w:val="18"/>
          <w:szCs w:val="18"/>
        </w:rPr>
        <w:t xml:space="preserve">:  </w:t>
      </w:r>
      <w:del w:id="138" w:author="cathy" w:date="2020-05-28T16:43:00Z">
        <w:r w:rsidRPr="00192031">
          <w:rPr>
            <w:rFonts w:asciiTheme="minorHAnsi" w:hAnsiTheme="minorHAnsi" w:cstheme="minorHAnsi"/>
            <w:i/>
            <w:iCs/>
            <w:sz w:val="18"/>
            <w:szCs w:val="18"/>
          </w:rPr>
          <w:delText>Overview</w:delText>
        </w:r>
      </w:del>
      <w:del w:id="139" w:author="cathy" w:date="2020-05-28T11:28:00Z">
        <w:r w:rsidRPr="00192031" w:rsidDel="005B316C">
          <w:rPr>
            <w:rFonts w:asciiTheme="minorHAnsi" w:hAnsiTheme="minorHAnsi" w:cstheme="minorHAnsi"/>
            <w:i/>
            <w:iCs/>
            <w:sz w:val="18"/>
            <w:szCs w:val="18"/>
          </w:rPr>
          <w:delText>Overv</w:delText>
        </w:r>
      </w:del>
      <w:ins w:id="140" w:author="cathy" w:date="2020-05-28T11:28:00Z">
        <w:r w:rsidR="005B316C">
          <w:rPr>
            <w:rFonts w:asciiTheme="minorHAnsi" w:hAnsiTheme="minorHAnsi" w:cstheme="minorHAnsi"/>
            <w:i/>
            <w:iCs/>
            <w:sz w:val="18"/>
            <w:szCs w:val="18"/>
          </w:rPr>
          <w:t>Co</w:t>
        </w:r>
      </w:ins>
      <w:del w:id="141" w:author="cathy" w:date="2020-05-28T11:27:00Z">
        <w:r w:rsidRPr="00192031" w:rsidDel="005B316C">
          <w:rPr>
            <w:rFonts w:asciiTheme="minorHAnsi" w:hAnsiTheme="minorHAnsi" w:cstheme="minorHAnsi"/>
            <w:i/>
            <w:iCs/>
            <w:sz w:val="18"/>
            <w:szCs w:val="18"/>
          </w:rPr>
          <w:delText xml:space="preserve">iew of </w:delText>
        </w:r>
      </w:del>
      <w:del w:id="142" w:author="cathy" w:date="2020-05-28T16:43:00Z">
        <w:r w:rsidRPr="00192031">
          <w:rPr>
            <w:rFonts w:asciiTheme="minorHAnsi" w:hAnsiTheme="minorHAnsi" w:cstheme="minorHAnsi"/>
            <w:i/>
            <w:iCs/>
            <w:sz w:val="18"/>
            <w:szCs w:val="18"/>
          </w:rPr>
          <w:delText>the</w:delText>
        </w:r>
      </w:del>
      <w:ins w:id="143" w:author="cathy" w:date="2020-05-28T11:27:00Z">
        <w:r w:rsidR="005B316C">
          <w:rPr>
            <w:rFonts w:asciiTheme="minorHAnsi" w:hAnsiTheme="minorHAnsi" w:cstheme="minorHAnsi"/>
            <w:i/>
            <w:iCs/>
            <w:sz w:val="18"/>
            <w:szCs w:val="18"/>
          </w:rPr>
          <w:t xml:space="preserve">nsistency scores in </w:t>
        </w:r>
      </w:ins>
      <w:del w:id="144" w:author="cathy" w:date="2020-05-28T11:25:00Z">
        <w:r w:rsidRPr="00192031" w:rsidDel="005B316C">
          <w:rPr>
            <w:rFonts w:asciiTheme="minorHAnsi" w:hAnsiTheme="minorHAnsi" w:cstheme="minorHAnsi"/>
            <w:i/>
            <w:iCs/>
            <w:sz w:val="18"/>
            <w:szCs w:val="18"/>
          </w:rPr>
          <w:delText xml:space="preserve">the </w:delText>
        </w:r>
      </w:del>
      <w:ins w:id="145" w:author="cathy" w:date="2020-05-28T11:25:00Z">
        <w:r w:rsidR="005B316C">
          <w:rPr>
            <w:rFonts w:asciiTheme="minorHAnsi" w:hAnsiTheme="minorHAnsi" w:cstheme="minorHAnsi"/>
            <w:i/>
            <w:iCs/>
            <w:sz w:val="18"/>
            <w:szCs w:val="18"/>
          </w:rPr>
          <w:t xml:space="preserve">chimpanzee and </w:t>
        </w:r>
        <w:proofErr w:type="spellStart"/>
        <w:r w:rsidR="005B316C">
          <w:rPr>
            <w:rFonts w:asciiTheme="minorHAnsi" w:hAnsiTheme="minorHAnsi" w:cstheme="minorHAnsi"/>
            <w:i/>
            <w:iCs/>
            <w:sz w:val="18"/>
            <w:szCs w:val="18"/>
          </w:rPr>
          <w:t>mangabey</w:t>
        </w:r>
      </w:ins>
      <w:proofErr w:type="spellEnd"/>
      <w:ins w:id="146" w:author="cathy" w:date="2020-05-28T11:27:00Z">
        <w:r w:rsidR="005B316C">
          <w:rPr>
            <w:rFonts w:asciiTheme="minorHAnsi" w:hAnsiTheme="minorHAnsi" w:cstheme="minorHAnsi"/>
            <w:i/>
            <w:iCs/>
            <w:sz w:val="18"/>
            <w:szCs w:val="18"/>
          </w:rPr>
          <w:t xml:space="preserve"> social interactions:</w:t>
        </w:r>
      </w:ins>
      <w:ins w:id="147" w:author="cathy" w:date="2020-05-28T11:25:00Z">
        <w:r w:rsidR="005B316C" w:rsidRPr="00192031">
          <w:rPr>
            <w:rFonts w:asciiTheme="minorHAnsi" w:hAnsiTheme="minorHAnsi" w:cstheme="minorHAnsi"/>
            <w:i/>
            <w:iCs/>
            <w:sz w:val="18"/>
            <w:szCs w:val="18"/>
          </w:rPr>
          <w:t xml:space="preserve"> </w:t>
        </w:r>
      </w:ins>
      <w:r w:rsidRPr="00192031">
        <w:rPr>
          <w:rFonts w:asciiTheme="minorHAnsi" w:hAnsiTheme="minorHAnsi" w:cstheme="minorHAnsi"/>
          <w:i/>
          <w:iCs/>
          <w:sz w:val="18"/>
          <w:szCs w:val="18"/>
        </w:rPr>
        <w:t xml:space="preserve">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w:t>
      </w:r>
      <w:del w:id="148" w:author="cathy" w:date="2020-05-28T11:27:00Z">
        <w:r w:rsidRPr="00192031" w:rsidDel="005B316C">
          <w:rPr>
            <w:rFonts w:asciiTheme="minorHAnsi" w:hAnsiTheme="minorHAnsi" w:cstheme="minorHAnsi"/>
            <w:i/>
            <w:iCs/>
            <w:sz w:val="18"/>
            <w:szCs w:val="18"/>
          </w:rPr>
          <w:delText>r</w:delText>
        </w:r>
      </w:del>
      <w:proofErr w:type="spellStart"/>
      <w:r w:rsidRPr="00192031">
        <w:rPr>
          <w:rFonts w:asciiTheme="minorHAnsi" w:hAnsiTheme="minorHAnsi" w:cstheme="minorHAnsi"/>
          <w:i/>
          <w:iCs/>
          <w:sz w:val="18"/>
          <w:szCs w:val="18"/>
        </w:rPr>
        <w:t>epeated</w:t>
      </w:r>
      <w:proofErr w:type="spellEnd"/>
      <w:r w:rsidRPr="00192031">
        <w:rPr>
          <w:rFonts w:asciiTheme="minorHAnsi" w:hAnsiTheme="minorHAnsi" w:cstheme="minorHAnsi"/>
          <w:i/>
          <w:iCs/>
          <w:sz w:val="18"/>
          <w:szCs w:val="18"/>
        </w:rPr>
        <w:t xml:space="preserve"> random selection of halves of subsets of different lengths, with the average number of interactions per dyad for which the median correlation coefficient exceeds r=0.5 as measure of how much information is needed to predict future interactions in a communit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192031" w:rsidRPr="009D2B56" w14:paraId="023A8001" w14:textId="77777777" w:rsidTr="006C3820">
        <w:tc>
          <w:tcPr>
            <w:tcW w:w="1002" w:type="dxa"/>
            <w:tcBorders>
              <w:top w:val="single" w:sz="4" w:space="0" w:color="auto"/>
              <w:bottom w:val="single" w:sz="4" w:space="0" w:color="auto"/>
            </w:tcBorders>
          </w:tcPr>
          <w:p w14:paraId="555F700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
          <w:p w14:paraId="4958B1A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
          <w:p w14:paraId="6AA32A1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
          <w:p w14:paraId="109325A1"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
          <w:p w14:paraId="78174077"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Overall Consistency</w:t>
            </w:r>
          </w:p>
        </w:tc>
        <w:tc>
          <w:tcPr>
            <w:tcW w:w="2409" w:type="dxa"/>
            <w:tcBorders>
              <w:top w:val="single" w:sz="4" w:space="0" w:color="auto"/>
              <w:bottom w:val="single" w:sz="4" w:space="0" w:color="auto"/>
            </w:tcBorders>
          </w:tcPr>
          <w:p w14:paraId="2F11112A"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
          <w:p w14:paraId="3CCC3C8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D</w:t>
            </w:r>
          </w:p>
        </w:tc>
      </w:tr>
      <w:tr w:rsidR="00192031" w:rsidRPr="009D2B56" w14:paraId="54D35630" w14:textId="77777777" w:rsidTr="006C3820">
        <w:tc>
          <w:tcPr>
            <w:tcW w:w="1002" w:type="dxa"/>
            <w:tcBorders>
              <w:top w:val="single" w:sz="4" w:space="0" w:color="auto"/>
            </w:tcBorders>
          </w:tcPr>
          <w:p w14:paraId="194D56F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Borders>
              <w:top w:val="single" w:sz="4" w:space="0" w:color="auto"/>
            </w:tcBorders>
          </w:tcPr>
          <w:p w14:paraId="470F23B2"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
          <w:p w14:paraId="2AD930D8"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
          <w:p w14:paraId="6933856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
          <w:p w14:paraId="78912CA2" w14:textId="77777777" w:rsidR="00192031" w:rsidRPr="009D2B56" w:rsidRDefault="00192031" w:rsidP="006C3820">
            <w:pPr>
              <w:spacing w:line="240" w:lineRule="auto"/>
              <w:ind w:left="0" w:hanging="2"/>
              <w:jc w:val="center"/>
              <w:rPr>
                <w:rFonts w:asciiTheme="minorHAnsi" w:hAnsiTheme="minorHAnsi"/>
                <w:b/>
                <w:sz w:val="18"/>
                <w:szCs w:val="18"/>
              </w:rPr>
            </w:pPr>
            <w:commentRangeStart w:id="149"/>
            <w:r w:rsidRPr="009D2B56">
              <w:rPr>
                <w:rFonts w:asciiTheme="minorHAnsi" w:hAnsiTheme="minorHAnsi"/>
                <w:sz w:val="18"/>
                <w:szCs w:val="18"/>
              </w:rPr>
              <w:t>0.52</w:t>
            </w:r>
            <w:commentRangeEnd w:id="149"/>
            <w:r w:rsidR="00F06A6B">
              <w:rPr>
                <w:rStyle w:val="CommentReference"/>
              </w:rPr>
              <w:commentReference w:id="149"/>
            </w:r>
          </w:p>
        </w:tc>
        <w:tc>
          <w:tcPr>
            <w:tcW w:w="2409" w:type="dxa"/>
            <w:tcBorders>
              <w:top w:val="single" w:sz="4" w:space="0" w:color="auto"/>
            </w:tcBorders>
          </w:tcPr>
          <w:p w14:paraId="746A44D9"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8</w:t>
            </w:r>
          </w:p>
        </w:tc>
        <w:tc>
          <w:tcPr>
            <w:tcW w:w="895" w:type="dxa"/>
            <w:tcBorders>
              <w:top w:val="single" w:sz="4" w:space="0" w:color="auto"/>
            </w:tcBorders>
          </w:tcPr>
          <w:p w14:paraId="2BE03EBB"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4</w:t>
            </w:r>
          </w:p>
        </w:tc>
      </w:tr>
      <w:tr w:rsidR="00192031" w:rsidRPr="009D2B56" w14:paraId="35382000" w14:textId="77777777" w:rsidTr="006C3820">
        <w:tc>
          <w:tcPr>
            <w:tcW w:w="1002" w:type="dxa"/>
          </w:tcPr>
          <w:p w14:paraId="4A9E498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Pr>
          <w:p w14:paraId="35769A1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
          <w:p w14:paraId="2201BE4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37EE129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
          <w:p w14:paraId="434C38C5"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5E2AB874"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7.4</w:t>
            </w:r>
          </w:p>
        </w:tc>
        <w:tc>
          <w:tcPr>
            <w:tcW w:w="895" w:type="dxa"/>
          </w:tcPr>
          <w:p w14:paraId="27F320A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1.4</w:t>
            </w:r>
          </w:p>
        </w:tc>
      </w:tr>
      <w:tr w:rsidR="00192031" w:rsidRPr="009D2B56" w14:paraId="5C61D4AC" w14:textId="77777777" w:rsidTr="006C3820">
        <w:tc>
          <w:tcPr>
            <w:tcW w:w="1002" w:type="dxa"/>
          </w:tcPr>
          <w:p w14:paraId="453073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Pr>
          <w:p w14:paraId="6ECAA9C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
          <w:p w14:paraId="6FDFC8F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72DF39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
          <w:p w14:paraId="38E5C5F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61E74DF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4.5</w:t>
            </w:r>
          </w:p>
        </w:tc>
        <w:tc>
          <w:tcPr>
            <w:tcW w:w="895" w:type="dxa"/>
          </w:tcPr>
          <w:p w14:paraId="01A61AE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6164CEB1" w14:textId="77777777" w:rsidTr="006C3820">
        <w:tc>
          <w:tcPr>
            <w:tcW w:w="1002" w:type="dxa"/>
          </w:tcPr>
          <w:p w14:paraId="3028A76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proofErr w:type="spellStart"/>
            <w:r w:rsidRPr="009D2B56">
              <w:rPr>
                <w:rFonts w:asciiTheme="minorHAnsi" w:hAnsiTheme="minorHAnsi"/>
                <w:sz w:val="18"/>
                <w:szCs w:val="18"/>
              </w:rPr>
              <w:t>Mangabey</w:t>
            </w:r>
            <w:proofErr w:type="spellEnd"/>
          </w:p>
        </w:tc>
        <w:tc>
          <w:tcPr>
            <w:tcW w:w="2225" w:type="dxa"/>
          </w:tcPr>
          <w:p w14:paraId="22AABB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AFA9AC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
          <w:p w14:paraId="4B106A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
          <w:p w14:paraId="4FDE489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58</w:t>
            </w:r>
          </w:p>
        </w:tc>
        <w:tc>
          <w:tcPr>
            <w:tcW w:w="2409" w:type="dxa"/>
          </w:tcPr>
          <w:p w14:paraId="1D9478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1.3</w:t>
            </w:r>
          </w:p>
        </w:tc>
        <w:tc>
          <w:tcPr>
            <w:tcW w:w="895" w:type="dxa"/>
          </w:tcPr>
          <w:p w14:paraId="63DE475E"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0.3</w:t>
            </w:r>
          </w:p>
        </w:tc>
      </w:tr>
      <w:tr w:rsidR="00192031" w:rsidRPr="009D2B56" w14:paraId="588EEA5E" w14:textId="77777777" w:rsidTr="006C3820">
        <w:tc>
          <w:tcPr>
            <w:tcW w:w="1002" w:type="dxa"/>
          </w:tcPr>
          <w:p w14:paraId="735A4B9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
          <w:p w14:paraId="6A11EFC3"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
          <w:p w14:paraId="4D27EFDE"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
          <w:p w14:paraId="102A044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
          <w:p w14:paraId="36F3999F" w14:textId="77777777" w:rsidR="00192031" w:rsidRPr="00263884" w:rsidRDefault="00192031" w:rsidP="006C3820">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
          <w:p w14:paraId="3A594393"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
          <w:p w14:paraId="0D823DF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192031" w:rsidRPr="009D2B56" w14:paraId="19653953" w14:textId="77777777" w:rsidTr="006C3820">
        <w:tc>
          <w:tcPr>
            <w:tcW w:w="1002" w:type="dxa"/>
          </w:tcPr>
          <w:p w14:paraId="7DC1EB3E"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lang w:val="fr-FR"/>
              </w:rPr>
              <w:t>Manga</w:t>
            </w:r>
            <w:r w:rsidRPr="009D2B56">
              <w:rPr>
                <w:rFonts w:asciiTheme="minorHAnsi" w:hAnsiTheme="minorHAnsi"/>
                <w:sz w:val="18"/>
                <w:szCs w:val="18"/>
              </w:rPr>
              <w:t>bey</w:t>
            </w:r>
          </w:p>
        </w:tc>
        <w:tc>
          <w:tcPr>
            <w:tcW w:w="2225" w:type="dxa"/>
          </w:tcPr>
          <w:p w14:paraId="136A943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
          <w:p w14:paraId="7AC51B5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6B76B4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
          <w:p w14:paraId="759BF23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69</w:t>
            </w:r>
          </w:p>
        </w:tc>
        <w:tc>
          <w:tcPr>
            <w:tcW w:w="2409" w:type="dxa"/>
          </w:tcPr>
          <w:p w14:paraId="7AA7027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2.1</w:t>
            </w:r>
          </w:p>
        </w:tc>
        <w:tc>
          <w:tcPr>
            <w:tcW w:w="895" w:type="dxa"/>
          </w:tcPr>
          <w:p w14:paraId="74165FC7"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5</w:t>
            </w:r>
          </w:p>
        </w:tc>
      </w:tr>
      <w:tr w:rsidR="00192031" w:rsidRPr="009D2B56" w14:paraId="421ED6AB" w14:textId="77777777" w:rsidTr="006C3820">
        <w:tc>
          <w:tcPr>
            <w:tcW w:w="1002" w:type="dxa"/>
            <w:tcBorders>
              <w:top w:val="single" w:sz="4" w:space="0" w:color="auto"/>
            </w:tcBorders>
          </w:tcPr>
          <w:p w14:paraId="5B54EB8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
          <w:p w14:paraId="63DBC99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01D0BCB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3FE531D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
          <w:p w14:paraId="56B5F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75</w:t>
            </w:r>
          </w:p>
        </w:tc>
        <w:tc>
          <w:tcPr>
            <w:tcW w:w="2409" w:type="dxa"/>
            <w:tcBorders>
              <w:top w:val="single" w:sz="4" w:space="0" w:color="auto"/>
            </w:tcBorders>
          </w:tcPr>
          <w:p w14:paraId="1D16B17C"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7</w:t>
            </w:r>
          </w:p>
        </w:tc>
        <w:tc>
          <w:tcPr>
            <w:tcW w:w="895" w:type="dxa"/>
            <w:tcBorders>
              <w:top w:val="single" w:sz="4" w:space="0" w:color="auto"/>
            </w:tcBorders>
          </w:tcPr>
          <w:p w14:paraId="0AA39F3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0</w:t>
            </w:r>
          </w:p>
        </w:tc>
      </w:tr>
      <w:tr w:rsidR="00192031" w:rsidRPr="009D2B56" w14:paraId="6B5CAA86" w14:textId="77777777" w:rsidTr="006C3820">
        <w:tc>
          <w:tcPr>
            <w:tcW w:w="1002" w:type="dxa"/>
          </w:tcPr>
          <w:p w14:paraId="341E3C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716416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7BD6D1B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3780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
          <w:p w14:paraId="1B5C565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4</w:t>
            </w:r>
          </w:p>
        </w:tc>
        <w:tc>
          <w:tcPr>
            <w:tcW w:w="2409" w:type="dxa"/>
          </w:tcPr>
          <w:p w14:paraId="4068CE6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1.7</w:t>
            </w:r>
          </w:p>
        </w:tc>
        <w:tc>
          <w:tcPr>
            <w:tcW w:w="895" w:type="dxa"/>
          </w:tcPr>
          <w:p w14:paraId="0FC3F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41F3FDCA" w14:textId="77777777" w:rsidTr="006C3820">
        <w:tc>
          <w:tcPr>
            <w:tcW w:w="1002" w:type="dxa"/>
          </w:tcPr>
          <w:p w14:paraId="5D06D2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69B955E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06220F3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63AE41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
          <w:p w14:paraId="2F09AA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20F065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3.1</w:t>
            </w:r>
          </w:p>
        </w:tc>
        <w:tc>
          <w:tcPr>
            <w:tcW w:w="895" w:type="dxa"/>
          </w:tcPr>
          <w:p w14:paraId="41645A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2</w:t>
            </w:r>
          </w:p>
        </w:tc>
      </w:tr>
      <w:tr w:rsidR="00192031" w:rsidRPr="009D2B56" w14:paraId="12431116" w14:textId="77777777" w:rsidTr="006C3820">
        <w:tc>
          <w:tcPr>
            <w:tcW w:w="1002" w:type="dxa"/>
          </w:tcPr>
          <w:p w14:paraId="485C0B4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E2A1F1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0F70C2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099C50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
          <w:p w14:paraId="4628725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
          <w:p w14:paraId="18B8307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2</w:t>
            </w:r>
          </w:p>
        </w:tc>
        <w:tc>
          <w:tcPr>
            <w:tcW w:w="895" w:type="dxa"/>
          </w:tcPr>
          <w:p w14:paraId="6D27285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w:t>
            </w:r>
          </w:p>
        </w:tc>
      </w:tr>
      <w:tr w:rsidR="00192031" w:rsidRPr="009D2B56" w14:paraId="7B28A3DC" w14:textId="77777777" w:rsidTr="006C3820">
        <w:tc>
          <w:tcPr>
            <w:tcW w:w="1002" w:type="dxa"/>
          </w:tcPr>
          <w:p w14:paraId="31F32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57711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2929FA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4A6F9D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
          <w:p w14:paraId="370BCBBF"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33</w:t>
            </w:r>
          </w:p>
        </w:tc>
        <w:tc>
          <w:tcPr>
            <w:tcW w:w="2409" w:type="dxa"/>
          </w:tcPr>
          <w:p w14:paraId="5A942F0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DC4AA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5174144A" w14:textId="77777777" w:rsidTr="006C3820">
        <w:tc>
          <w:tcPr>
            <w:tcW w:w="1002" w:type="dxa"/>
          </w:tcPr>
          <w:p w14:paraId="61231BC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1AEE28A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3D9AED8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964F5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
          <w:p w14:paraId="506EC8DF"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40</w:t>
            </w:r>
          </w:p>
        </w:tc>
        <w:tc>
          <w:tcPr>
            <w:tcW w:w="2409" w:type="dxa"/>
          </w:tcPr>
          <w:p w14:paraId="451CEE0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E536C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464083FC" w14:textId="77777777" w:rsidTr="006C3820">
        <w:tc>
          <w:tcPr>
            <w:tcW w:w="1002" w:type="dxa"/>
            <w:tcBorders>
              <w:bottom w:val="single" w:sz="4" w:space="0" w:color="auto"/>
            </w:tcBorders>
          </w:tcPr>
          <w:p w14:paraId="6D3B2F1A"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
          <w:p w14:paraId="128AEF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7715F9C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211C08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
          <w:p w14:paraId="4B72B2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2</w:t>
            </w:r>
          </w:p>
        </w:tc>
        <w:tc>
          <w:tcPr>
            <w:tcW w:w="2409" w:type="dxa"/>
            <w:tcBorders>
              <w:bottom w:val="single" w:sz="4" w:space="0" w:color="auto"/>
            </w:tcBorders>
          </w:tcPr>
          <w:p w14:paraId="0A2CACB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c>
          <w:tcPr>
            <w:tcW w:w="895" w:type="dxa"/>
            <w:tcBorders>
              <w:bottom w:val="single" w:sz="4" w:space="0" w:color="auto"/>
            </w:tcBorders>
          </w:tcPr>
          <w:p w14:paraId="6EEAF18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p>
        </w:tc>
      </w:tr>
      <w:tr w:rsidR="00192031" w:rsidRPr="009D2B56" w14:paraId="5214D9F7" w14:textId="77777777" w:rsidTr="006C3820">
        <w:tc>
          <w:tcPr>
            <w:tcW w:w="1002" w:type="dxa"/>
            <w:tcBorders>
              <w:top w:val="single" w:sz="4" w:space="0" w:color="auto"/>
            </w:tcBorders>
          </w:tcPr>
          <w:p w14:paraId="3414406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
          <w:p w14:paraId="07F676F3"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153DF4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04CAB9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
          <w:p w14:paraId="704D838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
          <w:p w14:paraId="68BCF9A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2</w:t>
            </w:r>
          </w:p>
        </w:tc>
        <w:tc>
          <w:tcPr>
            <w:tcW w:w="895" w:type="dxa"/>
            <w:tcBorders>
              <w:top w:val="single" w:sz="4" w:space="0" w:color="auto"/>
            </w:tcBorders>
          </w:tcPr>
          <w:p w14:paraId="34C3AEC7"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083DD3D9" w14:textId="77777777" w:rsidTr="006C3820">
        <w:tc>
          <w:tcPr>
            <w:tcW w:w="1002" w:type="dxa"/>
          </w:tcPr>
          <w:p w14:paraId="04FAB22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0901D7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53C810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3D20E7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
          <w:p w14:paraId="3253C9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2</w:t>
            </w:r>
          </w:p>
        </w:tc>
        <w:tc>
          <w:tcPr>
            <w:tcW w:w="2409" w:type="dxa"/>
          </w:tcPr>
          <w:p w14:paraId="536CECB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0</w:t>
            </w:r>
          </w:p>
        </w:tc>
        <w:tc>
          <w:tcPr>
            <w:tcW w:w="895" w:type="dxa"/>
          </w:tcPr>
          <w:p w14:paraId="14C2979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1</w:t>
            </w:r>
          </w:p>
        </w:tc>
      </w:tr>
      <w:tr w:rsidR="00192031" w:rsidRPr="009D2B56" w14:paraId="218F39BC" w14:textId="77777777" w:rsidTr="006C3820">
        <w:tc>
          <w:tcPr>
            <w:tcW w:w="1002" w:type="dxa"/>
          </w:tcPr>
          <w:p w14:paraId="46F4DF7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3B2D6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587308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020F08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
          <w:p w14:paraId="1AB915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498B3AF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4.0</w:t>
            </w:r>
          </w:p>
        </w:tc>
        <w:tc>
          <w:tcPr>
            <w:tcW w:w="895" w:type="dxa"/>
          </w:tcPr>
          <w:p w14:paraId="7D61874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22EC831E" w14:textId="77777777" w:rsidTr="006C3820">
        <w:tc>
          <w:tcPr>
            <w:tcW w:w="1002" w:type="dxa"/>
          </w:tcPr>
          <w:p w14:paraId="0EA6A8D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AA89EF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21E6650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1EBEC9D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
          <w:p w14:paraId="1850E5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
          <w:p w14:paraId="727723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
          <w:p w14:paraId="5F8F98F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192031" w:rsidRPr="009D2B56" w14:paraId="6A4E31DF" w14:textId="77777777" w:rsidTr="006C3820">
        <w:tc>
          <w:tcPr>
            <w:tcW w:w="1002" w:type="dxa"/>
          </w:tcPr>
          <w:p w14:paraId="666ED6A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452D02A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6ACBBFE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58D9E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
          <w:p w14:paraId="45013E76"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42</w:t>
            </w:r>
          </w:p>
        </w:tc>
        <w:tc>
          <w:tcPr>
            <w:tcW w:w="2409" w:type="dxa"/>
          </w:tcPr>
          <w:p w14:paraId="5BC6053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56C1F7D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2CD3FA4C" w14:textId="77777777" w:rsidTr="006C3820">
        <w:tc>
          <w:tcPr>
            <w:tcW w:w="1002" w:type="dxa"/>
          </w:tcPr>
          <w:p w14:paraId="54DC2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1C464B9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4FCF4D7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EDB344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
          <w:p w14:paraId="1A727406"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34</w:t>
            </w:r>
          </w:p>
        </w:tc>
        <w:tc>
          <w:tcPr>
            <w:tcW w:w="2409" w:type="dxa"/>
          </w:tcPr>
          <w:p w14:paraId="33D9BB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430B8AA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6C61F77D" w14:textId="77777777" w:rsidTr="006C3820">
        <w:tc>
          <w:tcPr>
            <w:tcW w:w="1002" w:type="dxa"/>
            <w:tcBorders>
              <w:bottom w:val="single" w:sz="4" w:space="0" w:color="auto"/>
            </w:tcBorders>
          </w:tcPr>
          <w:p w14:paraId="5B35FB3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
          <w:p w14:paraId="40F363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5437E6B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7F99CA1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
          <w:p w14:paraId="49EB0AF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3</w:t>
            </w:r>
          </w:p>
        </w:tc>
        <w:tc>
          <w:tcPr>
            <w:tcW w:w="2409" w:type="dxa"/>
            <w:tcBorders>
              <w:bottom w:val="single" w:sz="4" w:space="0" w:color="auto"/>
            </w:tcBorders>
          </w:tcPr>
          <w:p w14:paraId="591025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4</w:t>
            </w:r>
          </w:p>
        </w:tc>
        <w:tc>
          <w:tcPr>
            <w:tcW w:w="895" w:type="dxa"/>
            <w:tcBorders>
              <w:bottom w:val="single" w:sz="4" w:space="0" w:color="auto"/>
            </w:tcBorders>
          </w:tcPr>
          <w:p w14:paraId="5B8730A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00</w:t>
            </w:r>
          </w:p>
        </w:tc>
      </w:tr>
    </w:tbl>
    <w:p w14:paraId="0560768B" w14:textId="77777777" w:rsidR="00192031" w:rsidRDefault="00192031">
      <w:pPr>
        <w:spacing w:line="480" w:lineRule="auto"/>
        <w:ind w:leftChars="0" w:left="0" w:firstLineChars="0" w:firstLine="0"/>
        <w:jc w:val="both"/>
        <w:rPr>
          <w:rFonts w:asciiTheme="minorHAnsi" w:hAnsiTheme="minorHAnsi"/>
        </w:rPr>
      </w:pPr>
    </w:p>
    <w:p w14:paraId="60B056FC" w14:textId="77777777" w:rsidR="00CC4A8D" w:rsidRDefault="00B244F2">
      <w:pPr>
        <w:spacing w:line="480" w:lineRule="auto"/>
        <w:ind w:leftChars="0" w:left="0" w:firstLineChars="0" w:firstLine="0"/>
        <w:jc w:val="both"/>
        <w:rPr>
          <w:rFonts w:asciiTheme="minorHAnsi" w:hAnsiTheme="minorHAnsi"/>
        </w:rPr>
      </w:pPr>
      <w:r>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E129D9">
        <w:rPr>
          <w:rFonts w:asciiTheme="minorHAnsi" w:hAnsiTheme="minorHAnsi"/>
        </w:rPr>
        <w:t xml:space="preserve"> (Fig. 4, 5</w:t>
      </w:r>
      <w:r w:rsidR="00EB48BB">
        <w:rPr>
          <w:rFonts w:asciiTheme="minorHAnsi" w:hAnsiTheme="minorHAnsi"/>
        </w:rPr>
        <w:t>, 6</w:t>
      </w:r>
      <w:r w:rsidR="00E129D9">
        <w:rPr>
          <w:rFonts w:asciiTheme="minorHAnsi" w:hAnsiTheme="minorHAnsi"/>
        </w:rPr>
        <w:t>)</w:t>
      </w:r>
      <w:r>
        <w:rPr>
          <w:rFonts w:asciiTheme="minorHAnsi" w:hAnsiTheme="minorHAnsi"/>
        </w:rPr>
        <w:t>.</w:t>
      </w:r>
    </w:p>
    <w:p w14:paraId="6805ECFE" w14:textId="77777777" w:rsidR="00CC4A8D" w:rsidRDefault="001C22EB">
      <w:pPr>
        <w:pStyle w:val="Caption"/>
        <w:keepNext/>
        <w:ind w:left="0" w:hanging="2"/>
        <w:jc w:val="both"/>
        <w:rPr>
          <w:rFonts w:asciiTheme="minorHAnsi" w:hAnsiTheme="minorHAnsi"/>
          <w:sz w:val="20"/>
        </w:rPr>
      </w:pPr>
      <w:r>
        <w:rPr>
          <w:rFonts w:asciiTheme="minorHAnsi" w:hAnsiTheme="minorHAnsi"/>
          <w:sz w:val="20"/>
          <w:lang w:val="en-US"/>
          <w:rPrChange w:id="150" w:author="cathy" w:date="2020-05-28T16:43:00Z">
            <w:rPr>
              <w:rFonts w:asciiTheme="minorHAnsi" w:hAnsiTheme="minorHAnsi"/>
              <w:sz w:val="20"/>
            </w:rPr>
          </w:rPrChange>
        </w:rPr>
        <w:drawing>
          <wp:inline distT="0" distB="0" distL="0" distR="0" wp14:anchorId="3DC35AF3" wp14:editId="0A84ED94">
            <wp:extent cx="5915025" cy="3943350"/>
            <wp:effectExtent l="0" t="0" r="952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15025" cy="3943350"/>
                    </a:xfrm>
                    <a:prstGeom prst="rect">
                      <a:avLst/>
                    </a:prstGeom>
                  </pic:spPr>
                </pic:pic>
              </a:graphicData>
            </a:graphic>
          </wp:inline>
        </w:drawing>
      </w:r>
    </w:p>
    <w:p w14:paraId="4661B83F"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4: Spearman correlation between two halves of randomly selected subsets of the datasets for </w:t>
      </w:r>
      <w:proofErr w:type="spellStart"/>
      <w:r w:rsidRPr="00192031">
        <w:rPr>
          <w:rFonts w:asciiTheme="minorHAnsi" w:hAnsiTheme="minorHAnsi" w:cstheme="minorHAnsi"/>
          <w:i/>
          <w:iCs/>
          <w:sz w:val="18"/>
          <w:szCs w:val="18"/>
        </w:rPr>
        <w:t>mangabeys</w:t>
      </w:r>
      <w:proofErr w:type="spellEnd"/>
      <w:r w:rsidRPr="00192031">
        <w:rPr>
          <w:rFonts w:asciiTheme="minorHAnsi" w:hAnsiTheme="minorHAnsi" w:cstheme="minorHAnsi"/>
          <w:i/>
          <w:iCs/>
          <w:sz w:val="18"/>
          <w:szCs w:val="18"/>
        </w:rPr>
        <w:t xml:space="preserve"> (green), East chimpanzee community (yellow) and South chimpanzee community (blue) for grooming, body contact, proximity,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DE618E9" w14:textId="77777777" w:rsidR="00E129D9" w:rsidRDefault="00E129D9">
      <w:pPr>
        <w:widowControl/>
        <w:spacing w:after="160" w:line="259" w:lineRule="auto"/>
        <w:ind w:leftChars="0" w:left="0" w:firstLineChars="0" w:firstLine="0"/>
        <w:textAlignment w:val="auto"/>
        <w:outlineLvl w:val="9"/>
        <w:rPr>
          <w:rFonts w:asciiTheme="minorHAnsi" w:hAnsiTheme="minorHAnsi"/>
          <w:i/>
        </w:rPr>
      </w:pPr>
      <w:r>
        <w:rPr>
          <w:rFonts w:asciiTheme="minorHAnsi" w:hAnsiTheme="minorHAnsi"/>
          <w:i/>
        </w:rPr>
        <w:br w:type="page"/>
      </w:r>
    </w:p>
    <w:p w14:paraId="6F567C2E" w14:textId="77777777" w:rsidR="00E129D9" w:rsidRPr="00E129D9" w:rsidRDefault="00E129D9">
      <w:pPr>
        <w:spacing w:line="480" w:lineRule="auto"/>
        <w:ind w:leftChars="0" w:left="0" w:firstLineChars="0" w:firstLine="0"/>
        <w:jc w:val="both"/>
        <w:rPr>
          <w:rFonts w:asciiTheme="minorHAnsi" w:hAnsiTheme="minorHAnsi"/>
          <w:iCs/>
        </w:rPr>
      </w:pPr>
      <w:r>
        <w:rPr>
          <w:rFonts w:asciiTheme="minorHAnsi" w:hAnsiTheme="minorHAnsi"/>
          <w:lang w:val="en-US"/>
          <w:rPrChange w:id="151" w:author="cathy" w:date="2020-05-28T16:43:00Z">
            <w:rPr>
              <w:rFonts w:asciiTheme="minorHAnsi" w:hAnsiTheme="minorHAnsi"/>
            </w:rPr>
          </w:rPrChange>
        </w:rPr>
        <w:drawing>
          <wp:inline distT="0" distB="0" distL="0" distR="0" wp14:anchorId="289AFD51" wp14:editId="5CF4C8E4">
            <wp:extent cx="5486400" cy="36576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E6F33C"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5: Spearman correlation between two halves of randomly selected subsets of the datasets for </w:t>
      </w:r>
      <w:proofErr w:type="spellStart"/>
      <w:r w:rsidRPr="00192031">
        <w:rPr>
          <w:rFonts w:asciiTheme="minorHAnsi" w:hAnsiTheme="minorHAnsi" w:cstheme="minorHAnsi"/>
          <w:i/>
          <w:iCs/>
          <w:sz w:val="18"/>
          <w:szCs w:val="18"/>
        </w:rPr>
        <w:t>mangabeys</w:t>
      </w:r>
      <w:proofErr w:type="spellEnd"/>
      <w:r w:rsidRPr="00192031">
        <w:rPr>
          <w:rFonts w:asciiTheme="minorHAnsi" w:hAnsiTheme="minorHAnsi" w:cstheme="minorHAnsi"/>
          <w:i/>
          <w:iCs/>
          <w:sz w:val="18"/>
          <w:szCs w:val="18"/>
        </w:rPr>
        <w:t xml:space="preserve"> (green), East chimpanzee community (yellow) and South chimpanzee community (blue) for nonphysical aggression, physical aggression, and food sharing.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77777777" w:rsidR="00E129D9" w:rsidRDefault="00E129D9">
      <w:pPr>
        <w:spacing w:line="480" w:lineRule="auto"/>
        <w:ind w:leftChars="0" w:left="0" w:firstLineChars="0" w:firstLine="0"/>
        <w:jc w:val="both"/>
        <w:rPr>
          <w:rFonts w:asciiTheme="minorHAnsi" w:hAnsiTheme="minorHAnsi"/>
          <w:i/>
        </w:rPr>
      </w:pPr>
    </w:p>
    <w:p w14:paraId="712708F3" w14:textId="77777777" w:rsidR="00CC4A8D" w:rsidRDefault="00B244F2">
      <w:pPr>
        <w:spacing w:line="480" w:lineRule="auto"/>
        <w:ind w:leftChars="0" w:left="0" w:firstLineChars="0" w:firstLine="0"/>
        <w:jc w:val="both"/>
        <w:rPr>
          <w:rFonts w:asciiTheme="minorHAnsi" w:hAnsiTheme="minorHAnsi"/>
          <w:i/>
        </w:rPr>
      </w:pPr>
      <w:proofErr w:type="spellStart"/>
      <w:r>
        <w:rPr>
          <w:rFonts w:asciiTheme="minorHAnsi" w:hAnsiTheme="minorHAnsi"/>
          <w:i/>
        </w:rPr>
        <w:t>Mangabeys</w:t>
      </w:r>
      <w:proofErr w:type="spellEnd"/>
    </w:p>
    <w:p w14:paraId="018F4A3E" w14:textId="77777777" w:rsidR="00381820" w:rsidRDefault="00B244F2">
      <w:pPr>
        <w:spacing w:line="480" w:lineRule="auto"/>
        <w:ind w:leftChars="0" w:left="0" w:firstLineChars="0" w:firstLine="0"/>
        <w:jc w:val="both"/>
        <w:rPr>
          <w:rFonts w:asciiTheme="minorHAnsi" w:hAnsiTheme="minorHAnsi"/>
        </w:rPr>
      </w:pPr>
      <w:r>
        <w:rPr>
          <w:rFonts w:asciiTheme="minorHAnsi" w:hAnsiTheme="minorHAnsi"/>
        </w:rPr>
        <w:t xml:space="preserve">For the </w:t>
      </w:r>
      <w:proofErr w:type="spellStart"/>
      <w:r>
        <w:rPr>
          <w:rFonts w:asciiTheme="minorHAnsi" w:hAnsiTheme="minorHAnsi"/>
        </w:rPr>
        <w:t>mangabeys</w:t>
      </w:r>
      <w:proofErr w:type="spellEnd"/>
      <w:r>
        <w:rPr>
          <w:rFonts w:asciiTheme="minorHAnsi" w:hAnsiTheme="minorHAnsi"/>
        </w:rPr>
        <w:t xml:space="preserve">, overall aggression rates (1.3 interactions/dyad, SD=0.2), grooming (1.8 interactions/dyad, SD=0.4), and supplants (2.1 interactions/dyad, SD=0.5), were among the most consistent behaviours we observed for all groups, indicating that individuals observing a subset of interactions in the community would be able to predict future interactions (Fig. </w:t>
      </w:r>
      <w:r w:rsidR="00381820">
        <w:rPr>
          <w:rFonts w:asciiTheme="minorHAnsi" w:hAnsiTheme="minorHAnsi"/>
        </w:rPr>
        <w:t>4,5;</w:t>
      </w:r>
      <w:r>
        <w:rPr>
          <w:rFonts w:asciiTheme="minorHAnsi" w:hAnsiTheme="minorHAnsi"/>
        </w:rPr>
        <w:t xml:space="preserve"> Tab. 1). Body contact (7.4 interactions/dyad, SD=1.4) and proximity (14.5 interactions/dyad, SD=2.5) were much less consistent.</w:t>
      </w:r>
    </w:p>
    <w:p w14:paraId="711FD8A7" w14:textId="77777777" w:rsidR="00CC4A8D" w:rsidRDefault="00B244F2">
      <w:pPr>
        <w:spacing w:before="120" w:line="480" w:lineRule="auto"/>
        <w:ind w:leftChars="0" w:left="0" w:firstLineChars="0" w:firstLine="0"/>
        <w:jc w:val="both"/>
        <w:rPr>
          <w:rFonts w:asciiTheme="minorHAnsi" w:eastAsia="Calibri" w:hAnsiTheme="minorHAnsi"/>
          <w:i/>
        </w:rPr>
      </w:pPr>
      <w:r>
        <w:rPr>
          <w:rFonts w:asciiTheme="minorHAnsi" w:eastAsia="Calibri" w:hAnsiTheme="minorHAnsi"/>
          <w:i/>
        </w:rPr>
        <w:t>Chimpanzees</w:t>
      </w:r>
    </w:p>
    <w:p w14:paraId="6DC77E58" w14:textId="77777777" w:rsidR="00381820"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rPr>
        <w:t xml:space="preserve">As in the </w:t>
      </w:r>
      <w:proofErr w:type="spellStart"/>
      <w:r>
        <w:rPr>
          <w:rFonts w:asciiTheme="minorHAnsi" w:eastAsia="Calibri" w:hAnsiTheme="minorHAnsi"/>
        </w:rPr>
        <w:t>mangabeys</w:t>
      </w:r>
      <w:proofErr w:type="spellEnd"/>
      <w:r>
        <w:rPr>
          <w:rFonts w:asciiTheme="minorHAnsi" w:eastAsia="Calibri" w:hAnsiTheme="minorHAnsi"/>
        </w:rPr>
        <w:t xml:space="preserve">, overall aggression rates were highly consistent in both chimpanzee communities (Table 1), more so in South (1.3 interactions/dyad, SD=0.6) than in East (2.6 interactions/dyad, SD=0.9). The larger standard deviation in the chimpanzees compared to the </w:t>
      </w:r>
      <w:proofErr w:type="spellStart"/>
      <w:r>
        <w:rPr>
          <w:rFonts w:asciiTheme="minorHAnsi" w:eastAsia="Calibri" w:hAnsiTheme="minorHAnsi"/>
        </w:rPr>
        <w:t>mangabeys</w:t>
      </w:r>
      <w:proofErr w:type="spellEnd"/>
      <w:r>
        <w:rPr>
          <w:rFonts w:asciiTheme="minorHAnsi" w:eastAsia="Calibri" w:hAnsiTheme="minorHAnsi"/>
        </w:rPr>
        <w:t xml:space="preserve"> might indicate changes of aggression patterns over time. Pant grunt interactions in both communities showed the most predictable patterns (East: 0.9 interactions/dyad, SD=0.1; South: 1.4 interactions/dyad, SD=0.00). Grooming was less consistent than in the </w:t>
      </w:r>
      <w:proofErr w:type="spellStart"/>
      <w:r>
        <w:rPr>
          <w:rFonts w:asciiTheme="minorHAnsi" w:eastAsia="Calibri" w:hAnsiTheme="minorHAnsi"/>
        </w:rPr>
        <w:t>mangabeys</w:t>
      </w:r>
      <w:proofErr w:type="spellEnd"/>
      <w:r>
        <w:rPr>
          <w:rFonts w:asciiTheme="minorHAnsi" w:eastAsia="Calibri" w:hAnsiTheme="minorHAnsi"/>
        </w:rPr>
        <w:t xml:space="preserve">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w:t>
      </w:r>
    </w:p>
    <w:p w14:paraId="1946EF21" w14:textId="77777777" w:rsidR="00CC4A8D" w:rsidRDefault="00381820">
      <w:pPr>
        <w:spacing w:before="120" w:line="480" w:lineRule="auto"/>
        <w:ind w:leftChars="0" w:left="0" w:firstLineChars="0" w:firstLine="0"/>
        <w:jc w:val="both"/>
        <w:rPr>
          <w:rFonts w:asciiTheme="minorHAnsi" w:eastAsia="Calibri" w:hAnsiTheme="minorHAnsi"/>
        </w:rPr>
      </w:pPr>
      <w:commentRangeStart w:id="152"/>
      <w:r>
        <w:rPr>
          <w:rFonts w:asciiTheme="minorHAnsi" w:eastAsia="Calibri" w:hAnsiTheme="minorHAnsi"/>
          <w:lang w:val="en-US"/>
          <w:rPrChange w:id="153" w:author="cathy" w:date="2020-05-28T16:43:00Z">
            <w:rPr>
              <w:rFonts w:asciiTheme="minorHAnsi" w:eastAsia="Calibri" w:hAnsiTheme="minorHAnsi"/>
            </w:rPr>
          </w:rPrChange>
        </w:rPr>
        <w:drawing>
          <wp:inline distT="0" distB="0" distL="0" distR="0" wp14:anchorId="35CBC312" wp14:editId="6507671F">
            <wp:extent cx="5943600" cy="3714750"/>
            <wp:effectExtent l="0" t="0" r="0" b="0"/>
            <wp:docPr id="3" name="Picture 3" descr="A picture containing sky,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152"/>
      <w:r w:rsidR="006C3820">
        <w:rPr>
          <w:rStyle w:val="CommentReference"/>
        </w:rPr>
        <w:commentReference w:id="152"/>
      </w:r>
      <w:r w:rsidR="00B244F2">
        <w:rPr>
          <w:rFonts w:asciiTheme="minorHAnsi" w:eastAsia="Calibri" w:hAnsiTheme="minorHAnsi"/>
        </w:rPr>
        <w:t xml:space="preserve"> </w:t>
      </w:r>
    </w:p>
    <w:p w14:paraId="515093E3" w14:textId="77777777" w:rsidR="00CC4A8D" w:rsidRPr="00381820" w:rsidRDefault="00381820" w:rsidP="00381820">
      <w:pPr>
        <w:pStyle w:val="Caption"/>
        <w:spacing w:line="240" w:lineRule="auto"/>
        <w:ind w:left="0" w:hanging="2"/>
        <w:jc w:val="both"/>
        <w:rPr>
          <w:rFonts w:asciiTheme="minorHAnsi" w:eastAsia="Calibri" w:hAnsiTheme="minorHAnsi"/>
          <w:iCs w:val="0"/>
          <w:sz w:val="18"/>
          <w:szCs w:val="18"/>
        </w:rPr>
      </w:pPr>
      <w:r w:rsidRPr="00381820">
        <w:rPr>
          <w:rFonts w:asciiTheme="minorHAnsi" w:eastAsia="Calibri" w:hAnsiTheme="minorHAnsi"/>
          <w:iCs w:val="0"/>
          <w:sz w:val="18"/>
          <w:szCs w:val="18"/>
        </w:rPr>
        <w:t>Figure 6: Summary of the mean number of interactions needed per dyad to reach correlations between halves of r = 0.5 (</w:t>
      </w:r>
      <w:proofErr w:type="spellStart"/>
      <w:r w:rsidRPr="00381820">
        <w:rPr>
          <w:rFonts w:asciiTheme="minorHAnsi" w:eastAsia="Calibri" w:hAnsiTheme="minorHAnsi"/>
          <w:iCs w:val="0"/>
          <w:sz w:val="18"/>
          <w:szCs w:val="18"/>
        </w:rPr>
        <w:t>mangabeys</w:t>
      </w:r>
      <w:proofErr w:type="spellEnd"/>
      <w:r w:rsidRPr="00381820">
        <w:rPr>
          <w:rFonts w:asciiTheme="minorHAnsi" w:eastAsia="Calibri" w:hAnsiTheme="minorHAnsi"/>
          <w:iCs w:val="0"/>
          <w:sz w:val="18"/>
          <w:szCs w:val="18"/>
        </w:rPr>
        <w:t>: green triangles, East: red point, South: blue square).</w:t>
      </w:r>
    </w:p>
    <w:p w14:paraId="1B464F92" w14:textId="77777777" w:rsidR="00381820" w:rsidRDefault="00381820">
      <w:pPr>
        <w:spacing w:before="120" w:line="480" w:lineRule="auto"/>
        <w:ind w:leftChars="0" w:left="0" w:firstLineChars="0" w:firstLine="0"/>
        <w:jc w:val="both"/>
        <w:rPr>
          <w:rFonts w:asciiTheme="minorHAnsi" w:hAnsiTheme="minorHAnsi"/>
          <w:b/>
        </w:rPr>
      </w:pPr>
    </w:p>
    <w:p w14:paraId="7367614A" w14:textId="77777777" w:rsidR="00CC4A8D" w:rsidRDefault="00B244F2">
      <w:pPr>
        <w:spacing w:before="120" w:line="480" w:lineRule="auto"/>
        <w:ind w:leftChars="0" w:left="0" w:firstLineChars="0" w:firstLine="0"/>
        <w:jc w:val="both"/>
        <w:rPr>
          <w:rFonts w:asciiTheme="minorHAnsi" w:hAnsiTheme="minorHAnsi"/>
          <w:b/>
        </w:rPr>
      </w:pPr>
      <w:r>
        <w:rPr>
          <w:rFonts w:asciiTheme="minorHAnsi" w:hAnsiTheme="minorHAnsi"/>
          <w:b/>
        </w:rPr>
        <w:t>DISCUSSION</w:t>
      </w:r>
    </w:p>
    <w:p w14:paraId="600C3823" w14:textId="77777777" w:rsidR="00CC4A8D" w:rsidRDefault="00B244F2">
      <w:pPr>
        <w:spacing w:before="120" w:line="480" w:lineRule="auto"/>
        <w:ind w:leftChars="0" w:left="0" w:firstLineChars="0" w:firstLine="0"/>
        <w:jc w:val="both"/>
        <w:rPr>
          <w:rFonts w:asciiTheme="minorHAnsi" w:hAnsiTheme="minorHAnsi"/>
        </w:rPr>
      </w:pPr>
      <w:commentRangeStart w:id="154"/>
      <w:commentRangeStart w:id="155"/>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sidR="00792622">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sidR="00F57648" w:rsidRPr="00F57648">
        <w:rPr>
          <w:rFonts w:asciiTheme="minorHAnsi" w:hAnsiTheme="minorHAnsi"/>
          <w:noProof/>
        </w:rPr>
        <w:t>(Dunbar &amp; Shultz, 2010; Lukas &amp; Clutton-Brock, 2018)</w:t>
      </w:r>
      <w:r>
        <w:rPr>
          <w:rFonts w:asciiTheme="minorHAnsi" w:hAnsiTheme="minorHAnsi"/>
        </w:rPr>
        <w:fldChar w:fldCharType="end"/>
      </w:r>
      <w:r>
        <w:rPr>
          <w:rFonts w:asciiTheme="minorHAnsi" w:hAnsiTheme="minorHAnsi"/>
        </w:rPr>
        <w:t xml:space="preserve">. </w:t>
      </w:r>
      <w:commentRangeEnd w:id="154"/>
      <w:r w:rsidR="00336CA6">
        <w:rPr>
          <w:rStyle w:val="CommentReference"/>
        </w:rPr>
        <w:commentReference w:id="154"/>
      </w:r>
      <w:commentRangeEnd w:id="155"/>
      <w:r w:rsidR="001613D6">
        <w:rPr>
          <w:rStyle w:val="CommentReference"/>
        </w:rPr>
        <w:commentReference w:id="155"/>
      </w:r>
      <w:r>
        <w:rPr>
          <w:rFonts w:asciiTheme="minorHAnsi" w:hAnsiTheme="minorHAnsi"/>
        </w:rPr>
        <w:t xml:space="preserve">Here, </w:t>
      </w:r>
      <w:r w:rsidR="00826E7E">
        <w:rPr>
          <w:rFonts w:asciiTheme="minorHAnsi" w:hAnsiTheme="minorHAnsi"/>
        </w:rPr>
        <w:t>o</w:t>
      </w:r>
      <w:r>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Pr>
          <w:rFonts w:asciiTheme="minorHAnsi" w:hAnsiTheme="minorHAnsi"/>
        </w:rPr>
        <w:t xml:space="preserve"> yet again that animal lives cannot be </w:t>
      </w:r>
      <w:ins w:id="156" w:author="Liran Samuni" w:date="2020-05-28T16:43:00Z">
        <w:r w:rsidR="00826E7E">
          <w:rPr>
            <w:rFonts w:asciiTheme="minorHAnsi" w:hAnsiTheme="minorHAnsi"/>
          </w:rPr>
          <w:t>capture</w:t>
        </w:r>
      </w:ins>
      <w:ins w:id="157" w:author="Liran Samuni" w:date="2020-03-16T19:39:00Z">
        <w:r w:rsidR="00F05569">
          <w:rPr>
            <w:rFonts w:asciiTheme="minorHAnsi" w:hAnsiTheme="minorHAnsi"/>
          </w:rPr>
          <w:t>d</w:t>
        </w:r>
      </w:ins>
      <w:del w:id="158" w:author="Liran Samuni" w:date="2020-05-28T16:43:00Z">
        <w:r w:rsidR="00826E7E">
          <w:rPr>
            <w:rFonts w:asciiTheme="minorHAnsi" w:hAnsiTheme="minorHAnsi"/>
          </w:rPr>
          <w:delText>capture</w:delText>
        </w:r>
      </w:del>
      <w:r w:rsidR="00826E7E">
        <w:rPr>
          <w:rFonts w:asciiTheme="minorHAnsi" w:hAnsiTheme="minorHAnsi"/>
        </w:rPr>
        <w:t xml:space="preserve"> using one simplistic measure of complexity: challenges differ within </w:t>
      </w:r>
      <w:r w:rsidR="00F50CE9">
        <w:rPr>
          <w:rFonts w:asciiTheme="minorHAnsi" w:hAnsiTheme="minorHAnsi"/>
        </w:rPr>
        <w:t>and between species, and we need multi-dimensional measures to quantify where ‘complexity’ really arises.</w:t>
      </w:r>
      <w:r>
        <w:rPr>
          <w:rFonts w:asciiTheme="minorHAnsi" w:hAnsiTheme="minorHAnsi"/>
        </w:rPr>
        <w:t xml:space="preserve"> </w:t>
      </w:r>
    </w:p>
    <w:p w14:paraId="4FD2720D" w14:textId="77777777" w:rsidR="00CC4A8D" w:rsidRDefault="00B244F2">
      <w:pP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t xml:space="preserve">This study introduces a consistency measure, repeatedly dividing the dataset into halves and comparing how well these predict each other, which serves two functions. Researchers can use it to find out whether they have collected sufficient data for their dataset to be internally consistent, given a community of a certain size and an interaction type with a specific diversity of partner choice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 xml:space="preserve">. In our sample, despite pooling 18 months of data, food sharing and contact aggressions </w:t>
      </w:r>
      <w:r w:rsidR="00F50CE9">
        <w:rPr>
          <w:rFonts w:asciiTheme="minorHAnsi" w:hAnsiTheme="minorHAnsi"/>
        </w:rPr>
        <w:t>were</w:t>
      </w:r>
      <w:r>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noProof/>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One way to understand patterns driving interaction patterns for rare interaction types would be to test the factors</w:t>
      </w:r>
      <w:r w:rsidR="00F50CE9">
        <w:rPr>
          <w:rFonts w:asciiTheme="minorHAnsi" w:hAnsiTheme="minorHAnsi"/>
        </w:rPr>
        <w:t xml:space="preserve"> </w:t>
      </w:r>
      <w:r>
        <w:rPr>
          <w:rFonts w:asciiTheme="minorHAnsi" w:hAnsiTheme="minorHAnsi"/>
        </w:rPr>
        <w:t xml:space="preserve">influencing decisions by comparing each partner choice an individual makes against the alternatives they did not choose </w:t>
      </w:r>
      <w:r>
        <w:rPr>
          <w:rStyle w:val="FootnoteReference"/>
          <w:rFonts w:asciiTheme="minorHAnsi" w:hAnsiTheme="minorHAnsi"/>
        </w:rPr>
        <w:fldChar w:fldCharType="begin" w:fldLock="1"/>
      </w:r>
      <w:r>
        <w:rPr>
          <w:rFonts w:asciiTheme="minorHAnsi" w:hAnsiTheme="minorHAnsi"/>
        </w:rPr>
        <w:instrText>ADDIN CSL_CITATION {"citationItems":[{"id":"ITEM-1","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7","issued":{"date-parts":[["2018","7","11"]]},"page":"172143","title":"Flexible decision-making in grooming partner choice in sooty mangabeys and chimpanzees","type":"article-journal","volume":"5"},"uris":["http://www.mendeley.com/documents/?uuid=f98670e1-2f5d-4cc2-82ee-b24920f77eaf"]},{"id":"ITEM-2","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2","issue":"1888","issued":{"date-parts":[["2018","10","10"]]},"page":"20181643","publisher":"The Royal Society","title":"Social bonds facilitate cooperative resource sharing in wild chimpanzees","type":"article-journal","volume":"285"},"uris":["http://www.mendeley.com/documents/?uuid=4f000663-d423-481c-a1a8-222fb6b56e93"]}],"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FootnoteReference"/>
          <w:rFonts w:asciiTheme="minorHAnsi" w:hAnsiTheme="minorHAnsi"/>
        </w:rPr>
        <w:fldChar w:fldCharType="separate"/>
      </w:r>
      <w:r>
        <w:rPr>
          <w:rFonts w:asciiTheme="minorHAnsi" w:hAnsiTheme="minorHAnsi"/>
          <w:noProof/>
        </w:rPr>
        <w:t>(Mielke et al., 2018; Samuni et al., 2018)</w:t>
      </w:r>
      <w:r>
        <w:rPr>
          <w:rStyle w:val="FootnoteReference"/>
          <w:rFonts w:asciiTheme="minorHAnsi" w:hAnsiTheme="minorHAnsi"/>
        </w:rPr>
        <w:fldChar w:fldCharType="end"/>
      </w:r>
      <w:r>
        <w:rPr>
          <w:rStyle w:val="FootnoteReference"/>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FootnoteReference"/>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FootnoteReference"/>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FootnoteReference"/>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FootnoteReference"/>
          <w:rFonts w:asciiTheme="minorHAnsi" w:hAnsiTheme="minorHAnsi"/>
          <w:vertAlign w:val="baseline"/>
          <w:lang w:val="en-US"/>
        </w:rPr>
        <w:t>.</w:t>
      </w:r>
      <w:r>
        <w:rPr>
          <w:rFonts w:asciiTheme="minorHAnsi" w:hAnsiTheme="minorHAnsi"/>
          <w:lang w:val="en-US"/>
        </w:rPr>
        <w:t xml:space="preserve"> </w:t>
      </w:r>
    </w:p>
    <w:p w14:paraId="576E46AC" w14:textId="55CE97DB" w:rsidR="00CC4A8D" w:rsidRDefault="00B244F2" w:rsidP="003B3718">
      <w:pPr>
        <w:spacing w:before="120" w:line="480" w:lineRule="auto"/>
        <w:ind w:leftChars="0" w:left="0" w:firstLineChars="0" w:firstLine="0"/>
        <w:jc w:val="both"/>
        <w:rPr>
          <w:rFonts w:asciiTheme="minorHAnsi" w:hAnsiTheme="minorHAnsi"/>
        </w:rPr>
      </w:pPr>
      <w:r>
        <w:rPr>
          <w:rFonts w:asciiTheme="minorHAnsi" w:hAnsiTheme="minorHAnsi"/>
        </w:rPr>
        <w:t xml:space="preserve">The standardized consistency measure allowed us to segregate interaction types into those that needed either </w:t>
      </w:r>
      <w:r w:rsidR="007D050F">
        <w:rPr>
          <w:rFonts w:asciiTheme="minorHAnsi" w:hAnsiTheme="minorHAnsi"/>
        </w:rPr>
        <w:t>large</w:t>
      </w:r>
      <w:r>
        <w:rPr>
          <w:rFonts w:asciiTheme="minorHAnsi" w:hAnsiTheme="minorHAnsi"/>
        </w:rPr>
        <w:t xml:space="preserve"> or </w:t>
      </w:r>
      <w:r w:rsidR="007D050F">
        <w:rPr>
          <w:rFonts w:asciiTheme="minorHAnsi" w:hAnsiTheme="minorHAnsi"/>
        </w:rPr>
        <w:t xml:space="preserve">small </w:t>
      </w:r>
      <w:r>
        <w:rPr>
          <w:rFonts w:asciiTheme="minorHAnsi" w:hAnsiTheme="minorHAnsi"/>
        </w:rPr>
        <w:t>amounts of information to predict future interactions.</w:t>
      </w:r>
      <w:r w:rsidR="007D050F">
        <w:rPr>
          <w:rFonts w:asciiTheme="minorHAnsi" w:hAnsiTheme="minorHAnsi"/>
        </w:rPr>
        <w:t xml:space="preserve"> We use the number of interactions per dyad at which the majority of subset correlations exceeds the value 0.5; while the value 0.5 itself is arbitrary, using it across species and interaction types allows researchers to make comparative statements.</w:t>
      </w:r>
      <w:r>
        <w:rPr>
          <w:rFonts w:asciiTheme="minorHAnsi" w:hAnsiTheme="minorHAnsi"/>
        </w:rPr>
        <w:t xml:space="preserve"> </w:t>
      </w:r>
      <w:r w:rsidR="00F50CE9">
        <w:rPr>
          <w:rFonts w:asciiTheme="minorHAnsi" w:hAnsiTheme="minorHAnsi"/>
        </w:rPr>
        <w:t xml:space="preserve">Feeding </w:t>
      </w:r>
      <w:r>
        <w:rPr>
          <w:rFonts w:asciiTheme="minorHAnsi" w:hAnsiTheme="minorHAnsi"/>
        </w:rPr>
        <w:t>supplants and pant grunts</w:t>
      </w:r>
      <w:r w:rsidR="00F50CE9">
        <w:rPr>
          <w:rFonts w:asciiTheme="minorHAnsi" w:hAnsiTheme="minorHAnsi"/>
        </w:rPr>
        <w:t>, which are used to create hierarchies in the respective species,</w:t>
      </w:r>
      <w:r>
        <w:rPr>
          <w:rFonts w:asciiTheme="minorHAnsi" w:hAnsiTheme="minorHAnsi"/>
        </w:rPr>
        <w:t xml:space="preserve"> were highly consistent in the two species, indicating generally stable hierarchies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w:t>
      </w:r>
      <w:r w:rsidR="003B3718">
        <w:rPr>
          <w:rFonts w:asciiTheme="minorHAnsi" w:hAnsiTheme="minorHAnsi"/>
        </w:rPr>
        <w:t xml:space="preserve"> Consistency of aggression distribution did not vary between species.</w:t>
      </w:r>
      <w:r>
        <w:rPr>
          <w:rFonts w:asciiTheme="minorHAnsi" w:hAnsiTheme="minorHAnsi"/>
        </w:rPr>
        <w:t xml:space="preserve"> Despite being the larger community, </w:t>
      </w:r>
      <w:proofErr w:type="spellStart"/>
      <w:r>
        <w:rPr>
          <w:rFonts w:asciiTheme="minorHAnsi" w:hAnsiTheme="minorHAnsi"/>
        </w:rPr>
        <w:t>mangabey</w:t>
      </w:r>
      <w:proofErr w:type="spellEnd"/>
      <w:r>
        <w:rPr>
          <w:rFonts w:asciiTheme="minorHAnsi" w:hAnsiTheme="minorHAnsi"/>
        </w:rPr>
        <w:t xml:space="preserve"> interactions were generally more predictable than chimpanzee interaction patterns, with fewer grooming and body contact interactions per dyad needed to reach the consistency cut-off in </w:t>
      </w:r>
      <w:proofErr w:type="spellStart"/>
      <w:r>
        <w:rPr>
          <w:rFonts w:asciiTheme="minorHAnsi" w:hAnsiTheme="minorHAnsi"/>
        </w:rPr>
        <w:t>mangabeys</w:t>
      </w:r>
      <w:proofErr w:type="spellEnd"/>
      <w:r>
        <w:rPr>
          <w:rFonts w:asciiTheme="minorHAnsi" w:hAnsiTheme="minorHAnsi"/>
        </w:rPr>
        <w:t xml:space="preserve">. Directed interactions (grooming, aggression, pant grunts/supplants) were consistent despite the inclusion of 18 months of data per community, indicating that most dyads interacted at relatively constant rates throughout the study period. The higher consistency of </w:t>
      </w:r>
      <w:proofErr w:type="spellStart"/>
      <w:r>
        <w:rPr>
          <w:rFonts w:asciiTheme="minorHAnsi" w:hAnsiTheme="minorHAnsi"/>
        </w:rPr>
        <w:t>mangabey</w:t>
      </w:r>
      <w:proofErr w:type="spellEnd"/>
      <w:r>
        <w:rPr>
          <w:rFonts w:asciiTheme="minorHAnsi" w:hAnsiTheme="minorHAnsi"/>
        </w:rPr>
        <w:t xml:space="preserve"> interactions could be the result of a highly stable dominance hierarchy </w:t>
      </w:r>
      <w:r>
        <w:rPr>
          <w:rFonts w:asciiTheme="minorHAnsi" w:hAnsiTheme="minorHAnsi"/>
        </w:rPr>
        <w:fldChar w:fldCharType="begin" w:fldLock="1"/>
      </w:r>
      <w:r>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noProof/>
        </w:rPr>
        <w:t>(Mielke et al., 2017)</w:t>
      </w:r>
      <w:r>
        <w:rPr>
          <w:rFonts w:asciiTheme="minorHAnsi" w:hAnsiTheme="minorHAnsi"/>
        </w:rPr>
        <w:fldChar w:fldCharType="end"/>
      </w:r>
      <w:r>
        <w:rPr>
          <w:rFonts w:asciiTheme="minorHAnsi" w:hAnsiTheme="minorHAnsi"/>
        </w:rPr>
        <w:t xml:space="preserve">, </w:t>
      </w:r>
      <w:commentRangeStart w:id="159"/>
      <w:r>
        <w:rPr>
          <w:rFonts w:asciiTheme="minorHAnsi" w:hAnsiTheme="minorHAnsi"/>
        </w:rPr>
        <w:t>few demographic changes</w:t>
      </w:r>
      <w:commentRangeEnd w:id="159"/>
      <w:r w:rsidR="001744B0">
        <w:rPr>
          <w:rStyle w:val="CommentReference"/>
        </w:rPr>
        <w:commentReference w:id="159"/>
      </w:r>
      <w:r>
        <w:rPr>
          <w:rFonts w:asciiTheme="minorHAnsi" w:hAnsiTheme="minorHAnsi"/>
        </w:rPr>
        <w:t xml:space="preserve"> </w:t>
      </w:r>
      <w:r>
        <w:rPr>
          <w:rFonts w:asciiTheme="minorHAnsi" w:hAnsiTheme="minorHAnsi"/>
        </w:rPr>
        <w:fldChar w:fldCharType="begin" w:fldLock="1"/>
      </w:r>
      <w:r w:rsidR="00F41459">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et al., 2017)","plainTextFormattedCitation":"(Borgeaud et al., 2017)","previouslyFormattedCitation":"(Borgeaud et al., 2017)"},"properties":{"noteIndex":0},"schema":"https://github.com/citation-style-language/schema/raw/master/csl-citation.json"}</w:instrText>
      </w:r>
      <w:r>
        <w:rPr>
          <w:rFonts w:asciiTheme="minorHAnsi" w:hAnsiTheme="minorHAnsi"/>
        </w:rPr>
        <w:fldChar w:fldCharType="separate"/>
      </w:r>
      <w:r w:rsidR="0036699B" w:rsidRPr="0036699B">
        <w:rPr>
          <w:rFonts w:asciiTheme="minorHAnsi" w:hAnsiTheme="minorHAnsi"/>
          <w:noProof/>
        </w:rPr>
        <w:t>(Borgeaud et al.,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sidR="004A57E7">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et al., 2013)","plainTextFormattedCitation":"(Duboscq et al., 2017; Silk et al., 2013)","previouslyFormattedCitation":"(Duboscq et al., 2017; Silk et al., 2013)"},"properties":{"noteIndex":0},"schema":"https://github.com/citation-style-language/schema/raw/master/csl-citation.json"}</w:instrText>
      </w:r>
      <w:r>
        <w:rPr>
          <w:rFonts w:asciiTheme="minorHAnsi" w:hAnsiTheme="minorHAnsi"/>
        </w:rPr>
        <w:fldChar w:fldCharType="separate"/>
      </w:r>
      <w:r w:rsidR="00B4481E" w:rsidRPr="00B4481E">
        <w:rPr>
          <w:rFonts w:asciiTheme="minorHAnsi" w:hAnsiTheme="minorHAnsi"/>
          <w:noProof/>
        </w:rPr>
        <w:t>(Duboscq et al., 2017; Silk et al., 2013)</w:t>
      </w:r>
      <w:r>
        <w:rPr>
          <w:rFonts w:asciiTheme="minorHAnsi" w:hAnsiTheme="minorHAnsi"/>
        </w:rPr>
        <w:fldChar w:fldCharType="end"/>
      </w:r>
      <w:r>
        <w:rPr>
          <w:rFonts w:asciiTheme="minorHAnsi" w:hAnsiTheme="minorHAnsi"/>
        </w:rPr>
        <w:t xml:space="preserve">, </w:t>
      </w:r>
      <w:commentRangeStart w:id="160"/>
      <w:r>
        <w:rPr>
          <w:rFonts w:asciiTheme="minorHAnsi" w:hAnsiTheme="minorHAnsi"/>
        </w:rPr>
        <w:t>while both chimpanzee communities displayed rank changes throughout and all group members interacted with each other</w:t>
      </w:r>
      <w:commentRangeEnd w:id="160"/>
      <w:r w:rsidR="00853241">
        <w:rPr>
          <w:rStyle w:val="CommentReference"/>
        </w:rPr>
        <w:commentReference w:id="160"/>
      </w:r>
      <w:r>
        <w:rPr>
          <w:rFonts w:asciiTheme="minorHAnsi" w:hAnsiTheme="minorHAnsi"/>
        </w:rPr>
        <w:t xml:space="preserve">. </w:t>
      </w:r>
      <w:r w:rsidR="003B3718">
        <w:rPr>
          <w:rFonts w:asciiTheme="minorHAnsi" w:hAnsiTheme="minorHAnsi"/>
        </w:rPr>
        <w:t xml:space="preserve">Differenc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sidR="003B3718">
        <w:rPr>
          <w:rFonts w:asciiTheme="minorHAnsi" w:hAnsiTheme="minorHAnsi"/>
        </w:rPr>
        <w:fldChar w:fldCharType="begin" w:fldLock="1"/>
      </w:r>
      <w:r w:rsidR="003B3718">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3B3718">
        <w:rPr>
          <w:rFonts w:asciiTheme="minorHAnsi" w:hAnsiTheme="minorHAnsi"/>
        </w:rPr>
        <w:fldChar w:fldCharType="separate"/>
      </w:r>
      <w:r w:rsidR="003B3718">
        <w:rPr>
          <w:rFonts w:asciiTheme="minorHAnsi" w:hAnsiTheme="minorHAnsi"/>
          <w:noProof/>
        </w:rPr>
        <w:t>(Amici et al., 2008)</w:t>
      </w:r>
      <w:r w:rsidR="003B3718">
        <w:rPr>
          <w:rFonts w:asciiTheme="minorHAnsi" w:hAnsiTheme="minorHAnsi"/>
        </w:rPr>
        <w:fldChar w:fldCharType="end"/>
      </w:r>
      <w:r w:rsidR="003B3718">
        <w:rPr>
          <w:rFonts w:asciiTheme="minorHAnsi" w:hAnsiTheme="minorHAnsi"/>
        </w:rPr>
        <w:t xml:space="preserve">. </w:t>
      </w:r>
      <w:r>
        <w:rPr>
          <w:rFonts w:asciiTheme="minorHAnsi" w:hAnsiTheme="minorHAnsi"/>
        </w:rPr>
        <w:t>Spatial proximity was much less predictable than directed interactions, most likely because a certain level of tolerance in foraging and resting extends to most group members, adding random noise that is not present in directed interactions</w:t>
      </w:r>
      <w:r w:rsidR="009A6929">
        <w:rPr>
          <w:rFonts w:asciiTheme="minorHAnsi" w:hAnsiTheme="minorHAnsi"/>
        </w:rPr>
        <w:t>,</w:t>
      </w:r>
      <w:r w:rsidR="003B3718">
        <w:rPr>
          <w:rFonts w:asciiTheme="minorHAnsi" w:hAnsiTheme="minorHAnsi"/>
        </w:rPr>
        <w:t xml:space="preserve"> a pattern mirroring previous results on spatial association in the </w:t>
      </w:r>
      <w:proofErr w:type="spellStart"/>
      <w:r w:rsidR="003B3718">
        <w:rPr>
          <w:rFonts w:asciiTheme="minorHAnsi" w:hAnsiTheme="minorHAnsi"/>
        </w:rPr>
        <w:t>mangabey</w:t>
      </w:r>
      <w:proofErr w:type="spellEnd"/>
      <w:r w:rsidR="003B3718">
        <w:rPr>
          <w:rFonts w:asciiTheme="minorHAnsi" w:hAnsiTheme="minorHAnsi"/>
        </w:rPr>
        <w:t xml:space="preserve"> group </w:t>
      </w:r>
      <w:commentRangeStart w:id="161"/>
      <w:r w:rsidR="003B3718">
        <w:rPr>
          <w:rFonts w:asciiTheme="minorHAnsi" w:hAnsiTheme="minorHAnsi"/>
        </w:rPr>
        <w:t>(Mielke et al., 2020)</w:t>
      </w:r>
      <w:r>
        <w:rPr>
          <w:rFonts w:asciiTheme="minorHAnsi" w:hAnsiTheme="minorHAnsi"/>
        </w:rPr>
        <w:t xml:space="preserve">. </w:t>
      </w:r>
      <w:commentRangeEnd w:id="161"/>
      <w:r w:rsidR="00E0489F">
        <w:rPr>
          <w:rStyle w:val="CommentReference"/>
        </w:rPr>
        <w:commentReference w:id="161"/>
      </w:r>
      <w:r>
        <w:rPr>
          <w:rFonts w:asciiTheme="minorHAnsi" w:hAnsiTheme="minorHAnsi"/>
        </w:rPr>
        <w:t xml:space="preserve">Alternatively, factors influencing proximity might be more variable than can be captured in aggregated measures. An individual that has to accurately predict future spatial proximity between individuals would therefore have to observe more </w:t>
      </w:r>
      <w:r w:rsidR="00B1339B">
        <w:rPr>
          <w:rFonts w:asciiTheme="minorHAnsi" w:hAnsiTheme="minorHAnsi"/>
        </w:rPr>
        <w:t>events</w:t>
      </w:r>
      <w:r>
        <w:rPr>
          <w:rFonts w:asciiTheme="minorHAnsi" w:hAnsiTheme="minorHAnsi"/>
        </w:rPr>
        <w:t xml:space="preserve"> than individuals predicting aggressive interactions. Just like rare interaction types, common but highly inconsistent interaction types could add noise to social relationship indices or when comparing network overlap.</w:t>
      </w:r>
      <w:commentRangeStart w:id="162"/>
      <w:r w:rsidR="0036699B">
        <w:rPr>
          <w:rFonts w:asciiTheme="minorHAnsi" w:hAnsiTheme="minorHAnsi"/>
        </w:rPr>
        <w:t xml:space="preserve"> </w:t>
      </w:r>
      <w:commentRangeEnd w:id="162"/>
      <w:r w:rsidR="001744B0">
        <w:rPr>
          <w:rStyle w:val="CommentReference"/>
        </w:rPr>
        <w:commentReference w:id="162"/>
      </w:r>
    </w:p>
    <w:p w14:paraId="3C9A082E" w14:textId="77777777" w:rsidR="00CC4A8D" w:rsidRDefault="0036699B">
      <w:pPr>
        <w:spacing w:before="120" w:line="480" w:lineRule="auto"/>
        <w:ind w:leftChars="0" w:left="0" w:firstLineChars="0" w:firstLine="0"/>
        <w:jc w:val="both"/>
        <w:rPr>
          <w:rFonts w:asciiTheme="minorHAnsi" w:hAnsiTheme="minorHAnsi"/>
        </w:rPr>
      </w:pPr>
      <w:r>
        <w:rPr>
          <w:rFonts w:asciiTheme="minorHAnsi" w:hAnsiTheme="minorHAnsi"/>
        </w:rPr>
        <w:t xml:space="preserve">While many animal species are studied at great detail, and vast amounts of long-term data are available, it is surprisingly difficult to convey the structure of social interactions across sites and species. </w:t>
      </w:r>
      <w:r w:rsidR="00F41459">
        <w:rPr>
          <w:rFonts w:asciiTheme="minorHAnsi" w:hAnsiTheme="minorHAnsi"/>
        </w:rPr>
        <w:t xml:space="preserve">Our consistency measure can 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w:t>
      </w:r>
      <w:commentRangeStart w:id="163"/>
      <w:r w:rsidR="00F41459">
        <w:rPr>
          <w:rFonts w:asciiTheme="minorHAnsi" w:hAnsiTheme="minorHAnsi"/>
        </w:rPr>
        <w:t xml:space="preserve">like similar efforts for hierarchies </w:t>
      </w:r>
      <w:commentRangeEnd w:id="163"/>
      <w:r w:rsidR="001613D6">
        <w:rPr>
          <w:rStyle w:val="CommentReference"/>
        </w:rPr>
        <w:commentReference w:id="163"/>
      </w:r>
      <w:r w:rsidR="00F41459">
        <w:rPr>
          <w:rFonts w:asciiTheme="minorHAnsi" w:hAnsiTheme="minorHAnsi"/>
        </w:rPr>
        <w:fldChar w:fldCharType="begin" w:fldLock="1"/>
      </w:r>
      <w:r w:rsidR="00D10DAE">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Pr>
          <w:rFonts w:asciiTheme="minorHAnsi" w:hAnsiTheme="minorHAnsi"/>
        </w:rPr>
        <w:fldChar w:fldCharType="separate"/>
      </w:r>
      <w:r w:rsidR="00F41459" w:rsidRPr="00F41459">
        <w:rPr>
          <w:rFonts w:asciiTheme="minorHAnsi" w:hAnsiTheme="minorHAnsi"/>
          <w:noProof/>
        </w:rPr>
        <w:t>(Sánchez-Tójar et al., 2018)</w:t>
      </w:r>
      <w:r w:rsidR="00F41459">
        <w:rPr>
          <w:rFonts w:asciiTheme="minorHAnsi" w:hAnsiTheme="minorHAnsi"/>
        </w:rPr>
        <w:fldChar w:fldCharType="end"/>
      </w:r>
      <w:r w:rsidR="00F41459">
        <w:rPr>
          <w:rFonts w:asciiTheme="minorHAnsi" w:hAnsiTheme="minorHAnsi"/>
        </w:rPr>
        <w:t>, can be a useful tool to make these decisions while conveying important information about the study species.</w:t>
      </w:r>
      <w:r w:rsidR="00B244F2">
        <w:rPr>
          <w:rFonts w:asciiTheme="minorHAnsi" w:hAnsiTheme="minorHAnsi"/>
        </w:rPr>
        <w:br w:type="page"/>
      </w:r>
    </w:p>
    <w:p w14:paraId="23BC2802" w14:textId="309EE6DA" w:rsidR="00CC4A8D" w:rsidRDefault="00B244F2">
      <w:pPr>
        <w:pStyle w:val="HTMLPreformatted"/>
        <w:spacing w:line="480" w:lineRule="auto"/>
        <w:rPr>
          <w:rFonts w:asciiTheme="minorHAnsi"/>
          <w:sz w:val="24"/>
          <w:szCs w:val="24"/>
        </w:rPr>
      </w:pPr>
      <w:r>
        <w:rPr>
          <w:rFonts w:asciiTheme="minorHAnsi" w:hAnsiTheme="minorHAnsi" w:cstheme="majorHAnsi"/>
          <w:b/>
          <w:bCs/>
          <w:sz w:val="24"/>
          <w:szCs w:val="24"/>
          <w:lang w:val="en-GB"/>
        </w:rPr>
        <w:t xml:space="preserve">Data Availability. </w:t>
      </w:r>
      <w:commentRangeStart w:id="164"/>
      <w:r>
        <w:rPr>
          <w:rFonts w:asciiTheme="minorHAnsi" w:hAnsiTheme="minorHAnsi" w:cstheme="majorHAnsi"/>
          <w:sz w:val="24"/>
          <w:szCs w:val="24"/>
          <w:lang w:val="en-GB"/>
        </w:rPr>
        <w:t>Data</w:t>
      </w:r>
      <w:commentRangeEnd w:id="164"/>
      <w:r w:rsidR="00285B18">
        <w:rPr>
          <w:rStyle w:val="CommentReference"/>
          <w:rFonts w:ascii="Times New Roman" w:hAnsi="Times New Roman" w:cs="Times New Roman"/>
          <w:color w:val="000000"/>
          <w:lang w:val="en-GB" w:eastAsia="hi-IN" w:bidi="hi-IN"/>
        </w:rPr>
        <w:commentReference w:id="164"/>
      </w:r>
      <w:r>
        <w:rPr>
          <w:rFonts w:asciiTheme="minorHAnsi" w:hAnsiTheme="minorHAnsi" w:cstheme="majorHAnsi"/>
          <w:sz w:val="24"/>
          <w:szCs w:val="24"/>
          <w:lang w:val="en-GB"/>
        </w:rPr>
        <w:t xml:space="preserve"> and R scripts for the consistency analysis are available: </w:t>
      </w:r>
      <w:proofErr w:type="spellStart"/>
      <w:r w:rsidR="007D050F">
        <w:rPr>
          <w:rFonts w:asciiTheme="minorHAnsi" w:hAnsiTheme="minorHAnsi" w:cstheme="majorHAnsi"/>
          <w:sz w:val="24"/>
          <w:szCs w:val="24"/>
          <w:lang w:val="en-GB"/>
        </w:rPr>
        <w:t>xxxxxx</w:t>
      </w:r>
      <w:proofErr w:type="spellEnd"/>
    </w:p>
    <w:p w14:paraId="0457AAAC" w14:textId="77777777"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Competing Interests.</w:t>
      </w:r>
      <w:r>
        <w:rPr>
          <w:rFonts w:asciiTheme="minorHAnsi" w:hAnsiTheme="minorHAnsi" w:cstheme="majorHAnsi"/>
        </w:rPr>
        <w:t xml:space="preserve"> We have no competing interests</w:t>
      </w:r>
    </w:p>
    <w:p w14:paraId="323B4913" w14:textId="3C3A56A3"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t>
      </w:r>
      <w:proofErr w:type="spellStart"/>
      <w:r>
        <w:rPr>
          <w:rFonts w:asciiTheme="minorHAnsi" w:hAnsiTheme="minorHAnsi" w:cstheme="majorHAnsi"/>
        </w:rPr>
        <w:t>Wenner</w:t>
      </w:r>
      <w:proofErr w:type="spellEnd"/>
      <w:r>
        <w:rPr>
          <w:rFonts w:asciiTheme="minorHAnsi" w:hAnsiTheme="minorHAnsi" w:cstheme="majorHAnsi"/>
        </w:rPr>
        <w:t xml:space="preserve"> Gren Foundation (Grant Number 9095)</w:t>
      </w:r>
      <w:r w:rsidR="007D050F">
        <w:rPr>
          <w:rFonts w:asciiTheme="minorHAnsi" w:hAnsiTheme="minorHAnsi" w:cstheme="majorHAnsi"/>
        </w:rPr>
        <w:t xml:space="preserve"> and the British Academy Newton International Fellowship</w:t>
      </w:r>
      <w:r>
        <w:rPr>
          <w:rFonts w:asciiTheme="minorHAnsi" w:hAnsiTheme="minorHAnsi" w:cstheme="majorHAnsi"/>
        </w:rPr>
        <w:t xml:space="preserve">;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xml:space="preserve">. C. C. was supported by the European Research Council (ERC) under the European Union's Horizon 2020 research and innovation programme (grant agreement no. 679787). RMW was supported by DFG Researcher Unit (FOR 2136) ‘Sociality and Health in Primates’ (WI 2637/3-1). Research at the </w:t>
      </w:r>
      <w:proofErr w:type="spellStart"/>
      <w:r>
        <w:rPr>
          <w:rFonts w:asciiTheme="minorHAnsi" w:hAnsiTheme="minorHAnsi" w:cstheme="majorHAnsi"/>
        </w:rPr>
        <w:t>Taï</w:t>
      </w:r>
      <w:proofErr w:type="spellEnd"/>
      <w:r>
        <w:rPr>
          <w:rFonts w:asciiTheme="minorHAnsi" w:hAnsiTheme="minorHAnsi" w:cstheme="majorHAnsi"/>
        </w:rPr>
        <w:t xml:space="preserve"> Chimpanzee Project has been funded by the Max Planck Society since 1997.</w:t>
      </w:r>
    </w:p>
    <w:p w14:paraId="276F2769"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iCs/>
        </w:rPr>
        <w:t xml:space="preserve">Research Ethics. </w:t>
      </w:r>
      <w:r>
        <w:rPr>
          <w:rFonts w:asciiTheme="minorHAnsi" w:hAnsiTheme="minorHAnsi" w:cstheme="majorHAnsi"/>
        </w:rPr>
        <w:t xml:space="preserve">This study was purely observational with no manipulation of animals. Methods were approved by the </w:t>
      </w:r>
      <w:proofErr w:type="spellStart"/>
      <w:r>
        <w:rPr>
          <w:rFonts w:asciiTheme="minorHAnsi" w:hAnsiTheme="minorHAnsi" w:cstheme="majorHAnsi"/>
        </w:rPr>
        <w:t>Ethikrat</w:t>
      </w:r>
      <w:proofErr w:type="spellEnd"/>
      <w:r>
        <w:rPr>
          <w:rFonts w:asciiTheme="minorHAnsi" w:hAnsiTheme="minorHAnsi" w:cstheme="majorHAnsi"/>
        </w:rPr>
        <w:t xml:space="preserve"> der Max-Planck-Gesellschaft (4.08.2014).</w:t>
      </w:r>
    </w:p>
    <w:p w14:paraId="6E47A1E3"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rPr>
        <w:t xml:space="preserve">Permission to carry out fieldwork. </w:t>
      </w:r>
      <w:r>
        <w:rPr>
          <w:rFonts w:asciiTheme="minorHAnsi" w:hAnsiTheme="minorHAnsi" w:cstheme="majorHAnsi"/>
        </w:rPr>
        <w:t xml:space="preserve">Permissions to conduct the research were granted by the Ministries of Research and Environment of Ivory Coast (379/MESRS/GGRSIT/tm) and Office </w:t>
      </w:r>
      <w:proofErr w:type="spellStart"/>
      <w:r>
        <w:rPr>
          <w:rFonts w:asciiTheme="minorHAnsi" w:hAnsiTheme="minorHAnsi" w:cstheme="majorHAnsi"/>
        </w:rPr>
        <w:t>Ivorien</w:t>
      </w:r>
      <w:proofErr w:type="spellEnd"/>
      <w:r>
        <w:rPr>
          <w:rFonts w:asciiTheme="minorHAnsi" w:hAnsiTheme="minorHAnsi" w:cstheme="majorHAnsi"/>
        </w:rPr>
        <w:t xml:space="preserve"> des Parcs et Reserves.</w:t>
      </w:r>
    </w:p>
    <w:p w14:paraId="4D1A6AE3" w14:textId="33B70A0E" w:rsidR="00CC4A8D" w:rsidRDefault="00B244F2">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 xml:space="preserve">We thank the Ivorian Ministry of Environment and Forests and Ministry of Higher Education and Scientific Research and the Office </w:t>
      </w:r>
      <w:proofErr w:type="spellStart"/>
      <w:r>
        <w:rPr>
          <w:rFonts w:asciiTheme="minorHAnsi" w:hAnsiTheme="minorHAnsi" w:cstheme="majorHAnsi"/>
          <w:bCs/>
        </w:rPr>
        <w:t>Ivoirien</w:t>
      </w:r>
      <w:proofErr w:type="spellEnd"/>
      <w:r>
        <w:rPr>
          <w:rFonts w:asciiTheme="minorHAnsi" w:hAnsiTheme="minorHAnsi" w:cstheme="majorHAnsi"/>
          <w:bCs/>
        </w:rPr>
        <w:t xml:space="preserve"> des Parcs et Reserves of Côte d’Ivoire.</w:t>
      </w:r>
      <w:r>
        <w:rPr>
          <w:rFonts w:asciiTheme="minorHAnsi" w:hAnsiTheme="minorHAnsi" w:cstheme="majorHAnsi"/>
        </w:rPr>
        <w:t xml:space="preserve"> We thank Simon </w:t>
      </w:r>
      <w:proofErr w:type="spellStart"/>
      <w:r>
        <w:rPr>
          <w:rFonts w:asciiTheme="minorHAnsi" w:hAnsiTheme="minorHAnsi" w:cstheme="majorHAnsi"/>
        </w:rPr>
        <w:t>Kannieu</w:t>
      </w:r>
      <w:proofErr w:type="spellEnd"/>
      <w:r>
        <w:rPr>
          <w:rFonts w:asciiTheme="minorHAnsi" w:hAnsiTheme="minorHAnsi" w:cstheme="majorHAnsi"/>
        </w:rPr>
        <w:t xml:space="preserve">, Daniel </w:t>
      </w:r>
      <w:proofErr w:type="spellStart"/>
      <w:r>
        <w:rPr>
          <w:rFonts w:asciiTheme="minorHAnsi" w:hAnsiTheme="minorHAnsi" w:cstheme="majorHAnsi"/>
        </w:rPr>
        <w:t>Bouin</w:t>
      </w:r>
      <w:proofErr w:type="spellEnd"/>
      <w:r>
        <w:rPr>
          <w:rFonts w:asciiTheme="minorHAnsi" w:hAnsiTheme="minorHAnsi" w:cstheme="majorHAnsi"/>
        </w:rPr>
        <w:t xml:space="preserve">, </w:t>
      </w:r>
      <w:proofErr w:type="spellStart"/>
      <w:r>
        <w:rPr>
          <w:rFonts w:asciiTheme="minorHAnsi" w:hAnsiTheme="minorHAnsi" w:cstheme="majorHAnsi"/>
        </w:rPr>
        <w:t>Gnimion</w:t>
      </w:r>
      <w:proofErr w:type="spellEnd"/>
      <w:r>
        <w:rPr>
          <w:rFonts w:asciiTheme="minorHAnsi" w:hAnsiTheme="minorHAnsi" w:cstheme="majorHAnsi"/>
        </w:rPr>
        <w:t xml:space="preserve"> Florent, Fabrice </w:t>
      </w:r>
      <w:proofErr w:type="spellStart"/>
      <w:r>
        <w:rPr>
          <w:rFonts w:asciiTheme="minorHAnsi" w:hAnsiTheme="minorHAnsi" w:cstheme="majorHAnsi"/>
        </w:rPr>
        <w:t>Blé</w:t>
      </w:r>
      <w:proofErr w:type="spellEnd"/>
      <w:r>
        <w:rPr>
          <w:rFonts w:asciiTheme="minorHAnsi" w:hAnsiTheme="minorHAnsi" w:cstheme="majorHAnsi"/>
        </w:rPr>
        <w:t xml:space="preserve">, </w:t>
      </w:r>
      <w:commentRangeStart w:id="165"/>
      <w:r>
        <w:rPr>
          <w:rFonts w:asciiTheme="minorHAnsi" w:hAnsiTheme="minorHAnsi" w:cstheme="majorHAnsi"/>
        </w:rPr>
        <w:t xml:space="preserve">Florent </w:t>
      </w:r>
      <w:proofErr w:type="spellStart"/>
      <w:r>
        <w:rPr>
          <w:rFonts w:asciiTheme="minorHAnsi" w:hAnsiTheme="minorHAnsi" w:cstheme="majorHAnsi"/>
        </w:rPr>
        <w:t>Goulei</w:t>
      </w:r>
      <w:proofErr w:type="spellEnd"/>
      <w:r>
        <w:rPr>
          <w:rFonts w:asciiTheme="minorHAnsi" w:hAnsiTheme="minorHAnsi" w:cstheme="majorHAnsi"/>
        </w:rPr>
        <w:t xml:space="preserve"> </w:t>
      </w:r>
      <w:commentRangeEnd w:id="165"/>
      <w:r w:rsidR="00E0489F">
        <w:rPr>
          <w:rStyle w:val="CommentReference"/>
        </w:rPr>
        <w:commentReference w:id="165"/>
      </w:r>
      <w:r>
        <w:rPr>
          <w:rFonts w:asciiTheme="minorHAnsi" w:hAnsiTheme="minorHAnsi" w:cstheme="majorHAnsi"/>
        </w:rPr>
        <w:t xml:space="preserve">and the team of the TCP for field work support and data collection. </w:t>
      </w:r>
    </w:p>
    <w:p w14:paraId="09837630"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br w:type="page"/>
      </w:r>
    </w:p>
    <w:p w14:paraId="1359BC3F" w14:textId="77777777" w:rsidR="00CC4A8D" w:rsidRPr="00826E7E"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826E7E">
        <w:rPr>
          <w:rFonts w:asciiTheme="minorHAnsi" w:eastAsia="Calibri" w:hAnsiTheme="minorHAnsi" w:cstheme="minorHAnsi"/>
          <w:b/>
          <w:sz w:val="22"/>
          <w:szCs w:val="22"/>
        </w:rPr>
        <w:t>References</w:t>
      </w:r>
    </w:p>
    <w:p w14:paraId="74978830" w14:textId="77777777" w:rsidR="00D10DAE" w:rsidRPr="00D10DAE" w:rsidRDefault="00B244F2" w:rsidP="00D10DAE">
      <w:pPr>
        <w:autoSpaceDE w:val="0"/>
        <w:autoSpaceDN w:val="0"/>
        <w:adjustRightInd w:val="0"/>
        <w:spacing w:before="120" w:line="360" w:lineRule="auto"/>
        <w:ind w:left="0" w:hanging="2"/>
        <w:rPr>
          <w:rFonts w:ascii="Calibri" w:hAnsi="Calibri" w:cs="Calibri"/>
          <w:noProof/>
          <w:sz w:val="22"/>
        </w:rPr>
      </w:pPr>
      <w:r w:rsidRPr="00826E7E">
        <w:rPr>
          <w:rFonts w:asciiTheme="minorHAnsi" w:hAnsiTheme="minorHAnsi" w:cstheme="minorHAnsi"/>
          <w:sz w:val="22"/>
          <w:szCs w:val="22"/>
        </w:rPr>
        <w:fldChar w:fldCharType="begin" w:fldLock="1"/>
      </w:r>
      <w:r w:rsidRPr="00826E7E">
        <w:rPr>
          <w:rFonts w:asciiTheme="minorHAnsi" w:hAnsiTheme="minorHAnsi" w:cstheme="minorHAnsi"/>
          <w:sz w:val="22"/>
          <w:szCs w:val="22"/>
        </w:rPr>
        <w:instrText xml:space="preserve">ADDIN Mendeley Bibliography CSL_BIBLIOGRAPHY </w:instrText>
      </w:r>
      <w:r w:rsidRPr="00826E7E">
        <w:rPr>
          <w:rFonts w:asciiTheme="minorHAnsi" w:hAnsiTheme="minorHAnsi" w:cstheme="minorHAnsi"/>
          <w:sz w:val="22"/>
          <w:szCs w:val="22"/>
        </w:rPr>
        <w:fldChar w:fldCharType="separate"/>
      </w:r>
      <w:r w:rsidR="00D10DAE" w:rsidRPr="00D10DAE">
        <w:rPr>
          <w:rFonts w:ascii="Calibri" w:hAnsi="Calibri" w:cs="Calibri"/>
          <w:noProof/>
          <w:sz w:val="22"/>
        </w:rPr>
        <w:t xml:space="preserve">Altmann, J. (1974). Observational study of behavior: Sampling methods. </w:t>
      </w:r>
      <w:r w:rsidR="00D10DAE" w:rsidRPr="00D10DAE">
        <w:rPr>
          <w:rFonts w:ascii="Calibri" w:hAnsi="Calibri" w:cs="Calibri"/>
          <w:i/>
          <w:iCs/>
          <w:noProof/>
          <w:sz w:val="22"/>
        </w:rPr>
        <w:t>Behaviour</w:t>
      </w:r>
      <w:r w:rsidR="00D10DAE" w:rsidRPr="00D10DAE">
        <w:rPr>
          <w:rFonts w:ascii="Calibri" w:hAnsi="Calibri" w:cs="Calibri"/>
          <w:noProof/>
          <w:sz w:val="22"/>
        </w:rPr>
        <w:t xml:space="preserve">, </w:t>
      </w:r>
      <w:r w:rsidR="00D10DAE" w:rsidRPr="00D10DAE">
        <w:rPr>
          <w:rFonts w:ascii="Calibri" w:hAnsi="Calibri" w:cs="Calibri"/>
          <w:i/>
          <w:iCs/>
          <w:noProof/>
          <w:sz w:val="22"/>
        </w:rPr>
        <w:t>49</w:t>
      </w:r>
      <w:r w:rsidR="00D10DAE" w:rsidRPr="00D10DAE">
        <w:rPr>
          <w:rFonts w:ascii="Calibri" w:hAnsi="Calibri" w:cs="Calibri"/>
          <w:noProof/>
          <w:sz w:val="22"/>
        </w:rPr>
        <w:t>(3), 227–266. https://doi.org/10.1080/14794802.2011.585831</w:t>
      </w:r>
    </w:p>
    <w:p w14:paraId="7450885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mici, F., Aureli, F., &amp; Call, J. (2008). Fission-fusion dynamics, behavioral flexibility, and inhibitory control in primates. </w:t>
      </w:r>
      <w:r w:rsidRPr="00D10DAE">
        <w:rPr>
          <w:rFonts w:ascii="Calibri" w:hAnsi="Calibri" w:cs="Calibri"/>
          <w:i/>
          <w:iCs/>
          <w:noProof/>
          <w:sz w:val="22"/>
        </w:rPr>
        <w:t>Current Biology</w:t>
      </w:r>
      <w:r w:rsidRPr="00D10DAE">
        <w:rPr>
          <w:rFonts w:ascii="Calibri" w:hAnsi="Calibri" w:cs="Calibri"/>
          <w:noProof/>
          <w:sz w:val="22"/>
        </w:rPr>
        <w:t xml:space="preserve">, </w:t>
      </w:r>
      <w:r w:rsidRPr="00D10DAE">
        <w:rPr>
          <w:rFonts w:ascii="Calibri" w:hAnsi="Calibri" w:cs="Calibri"/>
          <w:i/>
          <w:iCs/>
          <w:noProof/>
          <w:sz w:val="22"/>
        </w:rPr>
        <w:t>18</w:t>
      </w:r>
      <w:r w:rsidRPr="00D10DAE">
        <w:rPr>
          <w:rFonts w:ascii="Calibri" w:hAnsi="Calibri" w:cs="Calibri"/>
          <w:noProof/>
          <w:sz w:val="22"/>
        </w:rPr>
        <w:t>(18), 1415–1419. https://doi.org/10.1016/j.cub.2008.08.020</w:t>
      </w:r>
    </w:p>
    <w:p w14:paraId="508AF82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ureli, F., &amp; Schino, G. (2019). Social complexity from within: how individuals experience the structure and organization of their groups. In </w:t>
      </w:r>
      <w:r w:rsidRPr="00D10DAE">
        <w:rPr>
          <w:rFonts w:ascii="Calibri" w:hAnsi="Calibri" w:cs="Calibri"/>
          <w:i/>
          <w:iCs/>
          <w:noProof/>
          <w:sz w:val="22"/>
        </w:rPr>
        <w:t>Behavioral Ecology and Sociobiology</w:t>
      </w:r>
      <w:r w:rsidRPr="00D10DAE">
        <w:rPr>
          <w:rFonts w:ascii="Calibri" w:hAnsi="Calibri" w:cs="Calibri"/>
          <w:noProof/>
          <w:sz w:val="22"/>
        </w:rPr>
        <w:t xml:space="preserve"> (Vol. 73, Issue 1, pp. 1–13). Springer Verlag. https://doi.org/10.1007/s00265-018-2604-5</w:t>
      </w:r>
    </w:p>
    <w:p w14:paraId="7E5DB5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arrett, L., Gaynor, D., &amp; Henzi, S. P. P. (2002). A dynamic interaction between aggression and grooming reciprocity among female chacma babo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63</w:t>
      </w:r>
      <w:r w:rsidRPr="00D10DAE">
        <w:rPr>
          <w:rFonts w:ascii="Calibri" w:hAnsi="Calibri" w:cs="Calibri"/>
          <w:noProof/>
          <w:sz w:val="22"/>
        </w:rPr>
        <w:t>(6), 1047–1053. https://doi.org/10.1006/anbe.2002.3008</w:t>
      </w:r>
    </w:p>
    <w:p w14:paraId="6C1ADCD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esch, C., &amp; Boesch-Achermann, H. (2000). </w:t>
      </w:r>
      <w:r w:rsidRPr="00D10DAE">
        <w:rPr>
          <w:rFonts w:ascii="Calibri" w:hAnsi="Calibri" w:cs="Calibri"/>
          <w:i/>
          <w:iCs/>
          <w:noProof/>
          <w:sz w:val="22"/>
        </w:rPr>
        <w:t>The chimpanzees of the Taï Forest: Behavioural ecology and evolution</w:t>
      </w:r>
      <w:r w:rsidRPr="00D10DAE">
        <w:rPr>
          <w:rFonts w:ascii="Calibri" w:hAnsi="Calibri" w:cs="Calibri"/>
          <w:noProof/>
          <w:sz w:val="22"/>
        </w:rPr>
        <w:t>. Oxford University Press.</w:t>
      </w:r>
    </w:p>
    <w:p w14:paraId="5D96CD6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rgeaud, C., Sosa, S., Sueur, C., &amp; Bshary, R. (2017). The influence of demographic variation on social network stability in wild vervet monkey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34</w:t>
      </w:r>
      <w:r w:rsidRPr="00D10DAE">
        <w:rPr>
          <w:rFonts w:ascii="Calibri" w:hAnsi="Calibri" w:cs="Calibri"/>
          <w:noProof/>
          <w:sz w:val="22"/>
        </w:rPr>
        <w:t>, 155–165. https://doi.org/10.1016/j.anbehav.2017.09.028</w:t>
      </w:r>
    </w:p>
    <w:p w14:paraId="7D52527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yrne, R. W., &amp; Whiten, A. (1989). </w:t>
      </w:r>
      <w:r w:rsidRPr="00D10DAE">
        <w:rPr>
          <w:rFonts w:ascii="Calibri" w:hAnsi="Calibri" w:cs="Calibri"/>
          <w:i/>
          <w:iCs/>
          <w:noProof/>
          <w:sz w:val="22"/>
        </w:rPr>
        <w:t>Machiavellian intelligence: social expertise and the evolution of intellect in monkeys, apes, and humans</w:t>
      </w:r>
      <w:r w:rsidRPr="00D10DAE">
        <w:rPr>
          <w:rFonts w:ascii="Calibri" w:hAnsi="Calibri" w:cs="Calibri"/>
          <w:noProof/>
          <w:sz w:val="22"/>
        </w:rPr>
        <w:t>. Oxford University Press. http://www.amazon.com/exec/obidos/redirect?tag=citeulike07-20&amp;path=ASIN/0198521758</w:t>
      </w:r>
    </w:p>
    <w:p w14:paraId="5A32709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Castles, M., Heinsohn, R., Marshall, H. H., Lee, A. E. G., Cowlishaw, G., &amp; Carter, A. J. (2014). Social networks created with different techniques are not comparable. In </w:t>
      </w:r>
      <w:r w:rsidRPr="00D10DAE">
        <w:rPr>
          <w:rFonts w:ascii="Calibri" w:hAnsi="Calibri" w:cs="Calibri"/>
          <w:i/>
          <w:iCs/>
          <w:noProof/>
          <w:sz w:val="22"/>
        </w:rPr>
        <w:t>Animal Behaviour</w:t>
      </w:r>
      <w:r w:rsidRPr="00D10DAE">
        <w:rPr>
          <w:rFonts w:ascii="Calibri" w:hAnsi="Calibri" w:cs="Calibri"/>
          <w:noProof/>
          <w:sz w:val="22"/>
        </w:rPr>
        <w:t xml:space="preserve"> (Vol. 96, pp. 59–67). Academic Press. https://doi.org/10.1016/j.anbehav.2014.07.023</w:t>
      </w:r>
    </w:p>
    <w:p w14:paraId="5C16A7F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avis, G. H., Crofoot, M. C., &amp; Farine, D. R. (2018). Estimating the robustness and uncertainty of animal social networks using different observational metho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41</w:t>
      </w:r>
      <w:r w:rsidRPr="00D10DAE">
        <w:rPr>
          <w:rFonts w:ascii="Calibri" w:hAnsi="Calibri" w:cs="Calibri"/>
          <w:noProof/>
          <w:sz w:val="22"/>
        </w:rPr>
        <w:t>, 29–44. https://doi.org/10.1016/j.anbehav.2018.04.012</w:t>
      </w:r>
    </w:p>
    <w:p w14:paraId="6C36E81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boscq, J., Neumann, C., Agil, M., Perwitasari-Farajallah, D., Thierry, B., &amp; Engelhardt, A. (2017). Degrees of freedom in social bonds of crested macaque femal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23</w:t>
      </w:r>
      <w:r w:rsidRPr="00D10DAE">
        <w:rPr>
          <w:rFonts w:ascii="Calibri" w:hAnsi="Calibri" w:cs="Calibri"/>
          <w:noProof/>
          <w:sz w:val="22"/>
        </w:rPr>
        <w:t>, 411–426. https://doi.org/10.1016/j.anbehav.2016.11.010</w:t>
      </w:r>
    </w:p>
    <w:p w14:paraId="117315D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1993). Coevolution of neocortical size, group size and language in humans. </w:t>
      </w:r>
      <w:r w:rsidRPr="00D10DAE">
        <w:rPr>
          <w:rFonts w:ascii="Calibri" w:hAnsi="Calibri" w:cs="Calibri"/>
          <w:i/>
          <w:iCs/>
          <w:noProof/>
          <w:sz w:val="22"/>
        </w:rPr>
        <w:t>Behavioral and Brain Sciences</w:t>
      </w:r>
      <w:r w:rsidRPr="00D10DAE">
        <w:rPr>
          <w:rFonts w:ascii="Calibri" w:hAnsi="Calibri" w:cs="Calibri"/>
          <w:noProof/>
          <w:sz w:val="22"/>
        </w:rPr>
        <w:t xml:space="preserve">, </w:t>
      </w:r>
      <w:r w:rsidRPr="00D10DAE">
        <w:rPr>
          <w:rFonts w:ascii="Calibri" w:hAnsi="Calibri" w:cs="Calibri"/>
          <w:i/>
          <w:iCs/>
          <w:noProof/>
          <w:sz w:val="22"/>
        </w:rPr>
        <w:t>16</w:t>
      </w:r>
      <w:r w:rsidRPr="00D10DAE">
        <w:rPr>
          <w:rFonts w:ascii="Calibri" w:hAnsi="Calibri" w:cs="Calibri"/>
          <w:noProof/>
          <w:sz w:val="22"/>
        </w:rPr>
        <w:t>(4), 681–694. https://doi.org/10.1017/S0140525X00032325</w:t>
      </w:r>
    </w:p>
    <w:p w14:paraId="0718F42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amp; Shultz, S. (2010). Bondedness and sociality. In </w:t>
      </w:r>
      <w:r w:rsidRPr="00D10DAE">
        <w:rPr>
          <w:rFonts w:ascii="Calibri" w:hAnsi="Calibri" w:cs="Calibri"/>
          <w:i/>
          <w:iCs/>
          <w:noProof/>
          <w:sz w:val="22"/>
        </w:rPr>
        <w:t>Behaviour</w:t>
      </w:r>
      <w:r w:rsidRPr="00D10DAE">
        <w:rPr>
          <w:rFonts w:ascii="Calibri" w:hAnsi="Calibri" w:cs="Calibri"/>
          <w:noProof/>
          <w:sz w:val="22"/>
        </w:rPr>
        <w:t xml:space="preserve"> (Vol. 147, Issue 7, pp. 775–803). https://doi.org/10.1163/000579510X501151</w:t>
      </w:r>
    </w:p>
    <w:p w14:paraId="635C48D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arine, D. R., &amp; Strandburg-Peshkin, A. (2015). Estimating uncertainty and reliability of social network data using Bayesian inference.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2</w:t>
      </w:r>
      <w:r w:rsidRPr="00D10DAE">
        <w:rPr>
          <w:rFonts w:ascii="Calibri" w:hAnsi="Calibri" w:cs="Calibri"/>
          <w:noProof/>
          <w:sz w:val="22"/>
        </w:rPr>
        <w:t>(9), 150367. https://doi.org/10.1098/rsos.150367</w:t>
      </w:r>
    </w:p>
    <w:p w14:paraId="6663994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edurek, P., &amp; Lehmann, J. (2017). The effect of excluding juveniles on apparent adult olive baboons (Papio anubis) social networks. </w:t>
      </w:r>
      <w:r w:rsidRPr="00D10DAE">
        <w:rPr>
          <w:rFonts w:ascii="Calibri" w:hAnsi="Calibri" w:cs="Calibri"/>
          <w:i/>
          <w:iCs/>
          <w:noProof/>
          <w:sz w:val="22"/>
        </w:rPr>
        <w:t>PLoS ONE</w:t>
      </w:r>
      <w:r w:rsidRPr="00D10DAE">
        <w:rPr>
          <w:rFonts w:ascii="Calibri" w:hAnsi="Calibri" w:cs="Calibri"/>
          <w:noProof/>
          <w:sz w:val="22"/>
        </w:rPr>
        <w:t xml:space="preserve">, </w:t>
      </w:r>
      <w:r w:rsidRPr="00D10DAE">
        <w:rPr>
          <w:rFonts w:ascii="Calibri" w:hAnsi="Calibri" w:cs="Calibri"/>
          <w:i/>
          <w:iCs/>
          <w:noProof/>
          <w:sz w:val="22"/>
        </w:rPr>
        <w:t>12</w:t>
      </w:r>
      <w:r w:rsidRPr="00D10DAE">
        <w:rPr>
          <w:rFonts w:ascii="Calibri" w:hAnsi="Calibri" w:cs="Calibri"/>
          <w:noProof/>
          <w:sz w:val="22"/>
        </w:rPr>
        <w:t>(3), e0173146. https://doi.org/10.1371/journal.pone.0173146</w:t>
      </w:r>
    </w:p>
    <w:p w14:paraId="15FB26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lack, J. C. (2012). Multiple time-scales and the developmental dynamics of social systems. </w:t>
      </w:r>
      <w:r w:rsidRPr="00D10DAE">
        <w:rPr>
          <w:rFonts w:ascii="Calibri" w:hAnsi="Calibri" w:cs="Calibri"/>
          <w:i/>
          <w:iCs/>
          <w:noProof/>
          <w:sz w:val="22"/>
        </w:rPr>
        <w:t>Philosophical Transaction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367</w:t>
      </w:r>
      <w:r w:rsidRPr="00D10DAE">
        <w:rPr>
          <w:rFonts w:ascii="Calibri" w:hAnsi="Calibri" w:cs="Calibri"/>
          <w:noProof/>
          <w:sz w:val="22"/>
        </w:rPr>
        <w:t>(1597), 1802–1810. https://doi.org/10.1098/rstb.2011.0214</w:t>
      </w:r>
    </w:p>
    <w:p w14:paraId="5EF0DAC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05</w:t>
      </w:r>
      <w:r w:rsidRPr="00D10DAE">
        <w:rPr>
          <w:rFonts w:ascii="Calibri" w:hAnsi="Calibri" w:cs="Calibri"/>
          <w:noProof/>
          <w:sz w:val="22"/>
        </w:rPr>
        <w:t>, 139–152. https://doi.org/10.1016/j.anbehav.2015.04.012</w:t>
      </w:r>
    </w:p>
    <w:p w14:paraId="5906EF3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Guillermo Paz-Y-Miño, C., Bond, A. B., Kamil, A. C., &amp; Balda, R. P. (2004). Pinyon jays use transitive inference to predict social dominance. </w:t>
      </w:r>
      <w:r w:rsidRPr="00D10DAE">
        <w:rPr>
          <w:rFonts w:ascii="Calibri" w:hAnsi="Calibri" w:cs="Calibri"/>
          <w:i/>
          <w:iCs/>
          <w:noProof/>
          <w:sz w:val="22"/>
        </w:rPr>
        <w:t>Nature</w:t>
      </w:r>
      <w:r w:rsidRPr="00D10DAE">
        <w:rPr>
          <w:rFonts w:ascii="Calibri" w:hAnsi="Calibri" w:cs="Calibri"/>
          <w:noProof/>
          <w:sz w:val="22"/>
        </w:rPr>
        <w:t xml:space="preserve">, </w:t>
      </w:r>
      <w:r w:rsidRPr="00D10DAE">
        <w:rPr>
          <w:rFonts w:ascii="Calibri" w:hAnsi="Calibri" w:cs="Calibri"/>
          <w:i/>
          <w:iCs/>
          <w:noProof/>
          <w:sz w:val="22"/>
        </w:rPr>
        <w:t>430</w:t>
      </w:r>
      <w:r w:rsidRPr="00D10DAE">
        <w:rPr>
          <w:rFonts w:ascii="Calibri" w:hAnsi="Calibri" w:cs="Calibri"/>
          <w:noProof/>
          <w:sz w:val="22"/>
        </w:rPr>
        <w:t>(7001), 778–781. https://doi.org/10.1038/nature02723</w:t>
      </w:r>
    </w:p>
    <w:p w14:paraId="7A1518A1"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Humphrey, N. K. (1976). </w:t>
      </w:r>
      <w:r w:rsidRPr="00D10DAE">
        <w:rPr>
          <w:rFonts w:ascii="Calibri" w:hAnsi="Calibri" w:cs="Calibri"/>
          <w:i/>
          <w:iCs/>
          <w:noProof/>
          <w:sz w:val="22"/>
        </w:rPr>
        <w:t>The Social Function of Intellect</w:t>
      </w:r>
      <w:r w:rsidRPr="00D10DAE">
        <w:rPr>
          <w:rFonts w:ascii="Calibri" w:hAnsi="Calibri" w:cs="Calibri"/>
          <w:noProof/>
          <w:sz w:val="22"/>
        </w:rPr>
        <w:t>. https://doi.org/10.2307/375925</w:t>
      </w:r>
    </w:p>
    <w:p w14:paraId="165EC30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Jolly, A. (1966). Lemur social behavior and primate intelligence. </w:t>
      </w:r>
      <w:r w:rsidRPr="00D10DAE">
        <w:rPr>
          <w:rFonts w:ascii="Calibri" w:hAnsi="Calibri" w:cs="Calibri"/>
          <w:i/>
          <w:iCs/>
          <w:noProof/>
          <w:sz w:val="22"/>
        </w:rPr>
        <w:t>Science</w:t>
      </w:r>
      <w:r w:rsidRPr="00D10DAE">
        <w:rPr>
          <w:rFonts w:ascii="Calibri" w:hAnsi="Calibri" w:cs="Calibri"/>
          <w:noProof/>
          <w:sz w:val="22"/>
        </w:rPr>
        <w:t xml:space="preserve">, </w:t>
      </w:r>
      <w:r w:rsidRPr="00D10DAE">
        <w:rPr>
          <w:rFonts w:ascii="Calibri" w:hAnsi="Calibri" w:cs="Calibri"/>
          <w:i/>
          <w:iCs/>
          <w:noProof/>
          <w:sz w:val="22"/>
        </w:rPr>
        <w:t>153</w:t>
      </w:r>
      <w:r w:rsidRPr="00D10DAE">
        <w:rPr>
          <w:rFonts w:ascii="Calibri" w:hAnsi="Calibri" w:cs="Calibri"/>
          <w:noProof/>
          <w:sz w:val="22"/>
        </w:rPr>
        <w:t>(3735), 501–506. https://doi.org/10.1126/science.153.3735.501</w:t>
      </w:r>
    </w:p>
    <w:p w14:paraId="4C6D157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Kalbitz, J., Ostner, J., &amp; Schülke, O. (2016). Strong, equitable and long-term social bonds in the dispersing sex in Assamese macaqu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3</w:t>
      </w:r>
      <w:r w:rsidRPr="00D10DAE">
        <w:rPr>
          <w:rFonts w:ascii="Calibri" w:hAnsi="Calibri" w:cs="Calibri"/>
          <w:noProof/>
          <w:sz w:val="22"/>
        </w:rPr>
        <w:t>, 13–22. https://doi.org/10.1016/j.anbehav.2015.11.005</w:t>
      </w:r>
    </w:p>
    <w:p w14:paraId="0FDE9230" w14:textId="77777777" w:rsidR="00D10DAE" w:rsidRPr="00E41840" w:rsidRDefault="00D10DAE" w:rsidP="00D10DAE">
      <w:pPr>
        <w:autoSpaceDE w:val="0"/>
        <w:autoSpaceDN w:val="0"/>
        <w:adjustRightInd w:val="0"/>
        <w:spacing w:before="120" w:line="360" w:lineRule="auto"/>
        <w:ind w:left="0" w:hanging="2"/>
        <w:rPr>
          <w:rFonts w:ascii="Calibri" w:hAnsi="Calibri"/>
          <w:sz w:val="22"/>
          <w:lang w:val="de-DE"/>
        </w:rPr>
      </w:pPr>
      <w:r w:rsidRPr="00D10DAE">
        <w:rPr>
          <w:rFonts w:ascii="Calibri" w:hAnsi="Calibri" w:cs="Calibri"/>
          <w:noProof/>
          <w:sz w:val="22"/>
        </w:rPr>
        <w:t xml:space="preserve">Kasper, C., &amp; Voelkl, B. (2009). A social network analysis of primate groups. </w:t>
      </w:r>
      <w:r w:rsidRPr="00E41840">
        <w:rPr>
          <w:rFonts w:ascii="Calibri" w:hAnsi="Calibri"/>
          <w:i/>
          <w:sz w:val="22"/>
          <w:lang w:val="de-DE"/>
        </w:rPr>
        <w:t>Primates</w:t>
      </w:r>
      <w:r w:rsidRPr="00E41840">
        <w:rPr>
          <w:rFonts w:ascii="Calibri" w:hAnsi="Calibri"/>
          <w:sz w:val="22"/>
          <w:lang w:val="de-DE"/>
        </w:rPr>
        <w:t xml:space="preserve">, </w:t>
      </w:r>
      <w:r w:rsidRPr="00E41840">
        <w:rPr>
          <w:rFonts w:ascii="Calibri" w:hAnsi="Calibri"/>
          <w:i/>
          <w:sz w:val="22"/>
          <w:lang w:val="de-DE"/>
        </w:rPr>
        <w:t>50</w:t>
      </w:r>
      <w:r w:rsidRPr="00E41840">
        <w:rPr>
          <w:rFonts w:ascii="Calibri" w:hAnsi="Calibri"/>
          <w:sz w:val="22"/>
          <w:lang w:val="de-DE"/>
        </w:rPr>
        <w:t>(4), 343–356. https://doi.org/10.1007/s10329-009-0153-2</w:t>
      </w:r>
    </w:p>
    <w:p w14:paraId="689B083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E41840">
        <w:rPr>
          <w:rFonts w:ascii="Calibri" w:hAnsi="Calibri"/>
          <w:sz w:val="22"/>
          <w:lang w:val="de-DE"/>
        </w:rPr>
        <w:t xml:space="preserve">Koski, S. E., de Vries, H., van de Kraats, A., &amp; Sterck, E. H. M. (2012). </w:t>
      </w:r>
      <w:r w:rsidRPr="00D10DAE">
        <w:rPr>
          <w:rFonts w:ascii="Calibri" w:hAnsi="Calibri" w:cs="Calibri"/>
          <w:noProof/>
          <w:sz w:val="22"/>
        </w:rPr>
        <w:t xml:space="preserve">Stability and Change of Social Relationship Quality in Captive Chimpanzees (Pan troglodytes). </w:t>
      </w:r>
      <w:r w:rsidRPr="00D10DAE">
        <w:rPr>
          <w:rFonts w:ascii="Calibri" w:hAnsi="Calibri" w:cs="Calibri"/>
          <w:i/>
          <w:iCs/>
          <w:noProof/>
          <w:sz w:val="22"/>
        </w:rPr>
        <w:t>International Journal of Primatology</w:t>
      </w:r>
      <w:r w:rsidRPr="00D10DAE">
        <w:rPr>
          <w:rFonts w:ascii="Calibri" w:hAnsi="Calibri" w:cs="Calibri"/>
          <w:noProof/>
          <w:sz w:val="22"/>
        </w:rPr>
        <w:t xml:space="preserve">, </w:t>
      </w:r>
      <w:r w:rsidRPr="00D10DAE">
        <w:rPr>
          <w:rFonts w:ascii="Calibri" w:hAnsi="Calibri" w:cs="Calibri"/>
          <w:i/>
          <w:iCs/>
          <w:noProof/>
          <w:sz w:val="22"/>
        </w:rPr>
        <w:t>33</w:t>
      </w:r>
      <w:r w:rsidRPr="00D10DAE">
        <w:rPr>
          <w:rFonts w:ascii="Calibri" w:hAnsi="Calibri" w:cs="Calibri"/>
          <w:noProof/>
          <w:sz w:val="22"/>
        </w:rPr>
        <w:t>(4), 905–921. https://doi.org/10.1007/s10764-012-9623-2</w:t>
      </w:r>
    </w:p>
    <w:p w14:paraId="1E97EC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ehmann, J., &amp; Boesch, C. (2009). Sociality of the dispersing sex: the nature of social bonds in West African female chimpanzees, Pan troglodyt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2), 377–387. https://doi.org/10.1016/j.anbehav.2008.09.038</w:t>
      </w:r>
    </w:p>
    <w:p w14:paraId="456AB3A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kas, D., &amp; Clutton-Brock, T. (2018). Social complexity and kinship in animal societies. </w:t>
      </w:r>
      <w:r w:rsidRPr="00D10DAE">
        <w:rPr>
          <w:rFonts w:ascii="Calibri" w:hAnsi="Calibri" w:cs="Calibri"/>
          <w:i/>
          <w:iCs/>
          <w:noProof/>
          <w:sz w:val="22"/>
        </w:rPr>
        <w:t>Ecology Letters</w:t>
      </w:r>
      <w:r w:rsidRPr="00D10DAE">
        <w:rPr>
          <w:rFonts w:ascii="Calibri" w:hAnsi="Calibri" w:cs="Calibri"/>
          <w:noProof/>
          <w:sz w:val="22"/>
        </w:rPr>
        <w:t xml:space="preserve">, </w:t>
      </w:r>
      <w:r w:rsidRPr="00D10DAE">
        <w:rPr>
          <w:rFonts w:ascii="Calibri" w:hAnsi="Calibri" w:cs="Calibri"/>
          <w:i/>
          <w:iCs/>
          <w:noProof/>
          <w:sz w:val="22"/>
        </w:rPr>
        <w:t>21</w:t>
      </w:r>
      <w:r w:rsidRPr="00D10DAE">
        <w:rPr>
          <w:rFonts w:ascii="Calibri" w:hAnsi="Calibri" w:cs="Calibri"/>
          <w:noProof/>
          <w:sz w:val="22"/>
        </w:rPr>
        <w:t>(8), 1129–1134. https://doi.org/10.1111/ele.13079</w:t>
      </w:r>
    </w:p>
    <w:p w14:paraId="297A9AB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sseau, D., Whitehead, H., &amp; Gero, S. (2008). Incorporating uncertainty into the study of animal social networks. In </w:t>
      </w:r>
      <w:r w:rsidRPr="00D10DAE">
        <w:rPr>
          <w:rFonts w:ascii="Calibri" w:hAnsi="Calibri" w:cs="Calibri"/>
          <w:i/>
          <w:iCs/>
          <w:noProof/>
          <w:sz w:val="22"/>
        </w:rPr>
        <w:t>Animal Behaviour</w:t>
      </w:r>
      <w:r w:rsidRPr="00D10DAE">
        <w:rPr>
          <w:rFonts w:ascii="Calibri" w:hAnsi="Calibri" w:cs="Calibri"/>
          <w:noProof/>
          <w:sz w:val="22"/>
        </w:rPr>
        <w:t xml:space="preserve"> (Vol. 75, Issue 5, pp. 1809–1815). Academic Press. https://doi.org/10.1016/j.anbehav.2007.10.029</w:t>
      </w:r>
    </w:p>
    <w:p w14:paraId="5F8DDC7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Crockford, C., &amp; Wittig, R. (2019). Rank changes in female chimpanzees in Taï National Park. In C. Boesch &amp; R. M. Wittig (Eds.), </w:t>
      </w:r>
      <w:r w:rsidRPr="00D10DAE">
        <w:rPr>
          <w:rFonts w:ascii="Calibri" w:hAnsi="Calibri" w:cs="Calibri"/>
          <w:i/>
          <w:iCs/>
          <w:noProof/>
          <w:sz w:val="22"/>
        </w:rPr>
        <w:t>The Chimpanzees of the Taï Forest</w:t>
      </w:r>
      <w:r w:rsidRPr="00D10DAE">
        <w:rPr>
          <w:rFonts w:ascii="Calibri" w:hAnsi="Calibri" w:cs="Calibri"/>
          <w:noProof/>
          <w:sz w:val="22"/>
        </w:rPr>
        <w:t xml:space="preserve"> (pp. 290–300). Cambridge University Press. https://doi.org/10.1017/9781108674218.019</w:t>
      </w:r>
    </w:p>
    <w:p w14:paraId="604F520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Preis, A., Samuni, L., Gogarten, J. F., Wittig, R. M., &amp; Crockford, C. (2018). Flexible decision-making in grooming partner choice in sooty mangabeys and chimpanzee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5</w:t>
      </w:r>
      <w:r w:rsidRPr="00D10DAE">
        <w:rPr>
          <w:rFonts w:ascii="Calibri" w:hAnsi="Calibri" w:cs="Calibri"/>
          <w:noProof/>
          <w:sz w:val="22"/>
        </w:rPr>
        <w:t>(7), 172143. https://doi.org/10.1098/rsos.172143</w:t>
      </w:r>
    </w:p>
    <w:p w14:paraId="5E0A314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Samuni, L., Preis, A., Gogarten, J. F., Crockford, C., &amp; Wittig, R. M. (2017). Bystanders intervene to impede grooming in western chimpanzees and sooty mangabey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4</w:t>
      </w:r>
      <w:r w:rsidRPr="00D10DAE">
        <w:rPr>
          <w:rFonts w:ascii="Calibri" w:hAnsi="Calibri" w:cs="Calibri"/>
          <w:noProof/>
          <w:sz w:val="22"/>
        </w:rPr>
        <w:t>(11), 171296. https://doi.org/10.1098/rsos.171296</w:t>
      </w:r>
    </w:p>
    <w:p w14:paraId="48124C9C"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tani, J. C. (2009). Male chimpanzees form enduring and equitable social bon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3), 633–640. https://doi.org/10.1016/j.anbehav.2008.11.021</w:t>
      </w:r>
    </w:p>
    <w:p w14:paraId="0111DD42"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D10DAE">
        <w:rPr>
          <w:rFonts w:ascii="Calibri" w:hAnsi="Calibri" w:cs="Calibri"/>
          <w:i/>
          <w:iCs/>
          <w:noProof/>
          <w:sz w:val="22"/>
        </w:rPr>
        <w:t>American Journal of Physical Anthropology</w:t>
      </w:r>
      <w:r w:rsidRPr="00D10DAE">
        <w:rPr>
          <w:rFonts w:ascii="Calibri" w:hAnsi="Calibri" w:cs="Calibri"/>
          <w:noProof/>
          <w:sz w:val="22"/>
        </w:rPr>
        <w:t xml:space="preserve">, </w:t>
      </w:r>
      <w:r w:rsidRPr="00D10DAE">
        <w:rPr>
          <w:rFonts w:ascii="Calibri" w:hAnsi="Calibri" w:cs="Calibri"/>
          <w:i/>
          <w:iCs/>
          <w:noProof/>
          <w:sz w:val="22"/>
        </w:rPr>
        <w:t>163</w:t>
      </w:r>
      <w:r w:rsidRPr="00D10DAE">
        <w:rPr>
          <w:rFonts w:ascii="Calibri" w:hAnsi="Calibri" w:cs="Calibri"/>
          <w:noProof/>
          <w:sz w:val="22"/>
        </w:rPr>
        <w:t>(1), 158–172. https://doi.org/10.1002/ajpa.23197</w:t>
      </w:r>
    </w:p>
    <w:p w14:paraId="2561E5A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Oliveira, R. F., McGregor, P. K., &amp; Latruffe, C. (1998). Know thine enemy: Fighting fish gather information from observing conspecific interaction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65</w:t>
      </w:r>
      <w:r w:rsidRPr="00D10DAE">
        <w:rPr>
          <w:rFonts w:ascii="Calibri" w:hAnsi="Calibri" w:cs="Calibri"/>
          <w:noProof/>
          <w:sz w:val="22"/>
        </w:rPr>
        <w:t>(1401), 1045–1049. https://doi.org/10.1098/rspb.1998.0397</w:t>
      </w:r>
    </w:p>
    <w:p w14:paraId="37B2EAE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E41840">
        <w:rPr>
          <w:rFonts w:ascii="Calibri" w:hAnsi="Calibri"/>
          <w:sz w:val="22"/>
          <w:lang w:val="de-DE"/>
        </w:rPr>
        <w:t xml:space="preserve">Preis, A., Samuni, L., Deschner, T., Crockford, C., &amp; Wittig, R. M. (2019). </w:t>
      </w:r>
      <w:r w:rsidRPr="00D10DAE">
        <w:rPr>
          <w:rFonts w:ascii="Calibri" w:hAnsi="Calibri" w:cs="Calibri"/>
          <w:noProof/>
          <w:sz w:val="22"/>
        </w:rPr>
        <w:t xml:space="preserve">Urinary cortisol, aggression, dominance and competition in wild, West African male chimpanzees. </w:t>
      </w:r>
      <w:r w:rsidRPr="00D10DAE">
        <w:rPr>
          <w:rFonts w:ascii="Calibri" w:hAnsi="Calibri" w:cs="Calibri"/>
          <w:i/>
          <w:iCs/>
          <w:noProof/>
          <w:sz w:val="22"/>
        </w:rPr>
        <w:t>Frontiers in Ecology and Evolution</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APR). https://doi.org/10.3389/fevo.2019.00107</w:t>
      </w:r>
    </w:p>
    <w:p w14:paraId="65EA01E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E41840">
        <w:rPr>
          <w:rFonts w:ascii="Calibri" w:hAnsi="Calibri"/>
          <w:sz w:val="22"/>
          <w:lang w:val="de-DE"/>
        </w:rPr>
        <w:t xml:space="preserve">Preis, A., Samuni, L., Mielke, A., Deschner, T., Crockford, C., &amp; Wittig, R. M. (2018). </w:t>
      </w:r>
      <w:r w:rsidRPr="00D10DAE">
        <w:rPr>
          <w:rFonts w:ascii="Calibri" w:hAnsi="Calibri" w:cs="Calibri"/>
          <w:noProof/>
          <w:sz w:val="22"/>
        </w:rPr>
        <w:t xml:space="preserve">Urinary oxytocin levels in relation to post-conflict affiliations in wild male chimpanzees (Pan troglodytes verus). </w:t>
      </w:r>
      <w:r w:rsidRPr="00D10DAE">
        <w:rPr>
          <w:rFonts w:ascii="Calibri" w:hAnsi="Calibri" w:cs="Calibri"/>
          <w:i/>
          <w:iCs/>
          <w:noProof/>
          <w:sz w:val="22"/>
        </w:rPr>
        <w:t>Hormones and Behavior</w:t>
      </w:r>
      <w:r w:rsidRPr="00D10DAE">
        <w:rPr>
          <w:rFonts w:ascii="Calibri" w:hAnsi="Calibri" w:cs="Calibri"/>
          <w:noProof/>
          <w:sz w:val="22"/>
        </w:rPr>
        <w:t>. https://doi.org/10.1016/j.yhbeh.2018.07.009</w:t>
      </w:r>
    </w:p>
    <w:p w14:paraId="5D5817F7"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2006). Social behavior of free-ranging juvenile sooty mangabeys (Cercocebus torquatus aty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9</w:t>
      </w:r>
      <w:r w:rsidRPr="00D10DAE">
        <w:rPr>
          <w:rFonts w:ascii="Calibri" w:hAnsi="Calibri" w:cs="Calibri"/>
          <w:noProof/>
          <w:sz w:val="22"/>
        </w:rPr>
        <w:t>(4), 511–520. https://doi.org/10.1007/s00265-005-0076-x</w:t>
      </w:r>
    </w:p>
    <w:p w14:paraId="179C542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amp; Noë, R. (2002). Familiarity and dominance relations among female sooty mangabeys in the Taï National Park. </w:t>
      </w:r>
      <w:r w:rsidRPr="00D10DAE">
        <w:rPr>
          <w:rFonts w:ascii="Calibri" w:hAnsi="Calibri" w:cs="Calibri"/>
          <w:i/>
          <w:iCs/>
          <w:noProof/>
          <w:sz w:val="22"/>
        </w:rPr>
        <w:t>American Journal of Primatology</w:t>
      </w:r>
      <w:r w:rsidRPr="00D10DAE">
        <w:rPr>
          <w:rFonts w:ascii="Calibri" w:hAnsi="Calibri" w:cs="Calibri"/>
          <w:noProof/>
          <w:sz w:val="22"/>
        </w:rPr>
        <w:t xml:space="preserve">, </w:t>
      </w:r>
      <w:r w:rsidRPr="00D10DAE">
        <w:rPr>
          <w:rFonts w:ascii="Calibri" w:hAnsi="Calibri" w:cs="Calibri"/>
          <w:i/>
          <w:iCs/>
          <w:noProof/>
          <w:sz w:val="22"/>
        </w:rPr>
        <w:t>56</w:t>
      </w:r>
      <w:r w:rsidRPr="00D10DAE">
        <w:rPr>
          <w:rFonts w:ascii="Calibri" w:hAnsi="Calibri" w:cs="Calibri"/>
          <w:noProof/>
          <w:sz w:val="22"/>
        </w:rPr>
        <w:t>(3), 137–153. https://doi.org/10.1002/ajp.1070</w:t>
      </w:r>
    </w:p>
    <w:p w14:paraId="6354DB1E" w14:textId="77777777" w:rsidR="00D10DAE" w:rsidRPr="00E41840" w:rsidRDefault="00D10DAE" w:rsidP="00D10DAE">
      <w:pPr>
        <w:autoSpaceDE w:val="0"/>
        <w:autoSpaceDN w:val="0"/>
        <w:adjustRightInd w:val="0"/>
        <w:spacing w:before="120" w:line="360" w:lineRule="auto"/>
        <w:ind w:left="0" w:hanging="2"/>
        <w:rPr>
          <w:rFonts w:ascii="Calibri" w:hAnsi="Calibri"/>
          <w:sz w:val="22"/>
          <w:lang w:val="de-DE"/>
        </w:rPr>
      </w:pPr>
      <w:r w:rsidRPr="00D10DAE">
        <w:rPr>
          <w:rFonts w:ascii="Calibri" w:hAnsi="Calibri" w:cs="Calibri"/>
          <w:noProof/>
          <w:sz w:val="22"/>
        </w:rPr>
        <w:t xml:space="preserve">Sambrook, T., &amp; Whiten, A. (1997). On the Nature of Complexity in Cognitive and Behavioural Science. </w:t>
      </w:r>
      <w:r w:rsidRPr="00E41840">
        <w:rPr>
          <w:rFonts w:ascii="Calibri" w:hAnsi="Calibri"/>
          <w:i/>
          <w:sz w:val="22"/>
          <w:lang w:val="de-DE"/>
        </w:rPr>
        <w:t>Theory &amp; Psychology</w:t>
      </w:r>
      <w:r w:rsidRPr="00E41840">
        <w:rPr>
          <w:rFonts w:ascii="Calibri" w:hAnsi="Calibri"/>
          <w:sz w:val="22"/>
          <w:lang w:val="de-DE"/>
        </w:rPr>
        <w:t xml:space="preserve">, </w:t>
      </w:r>
      <w:r w:rsidRPr="00E41840">
        <w:rPr>
          <w:rFonts w:ascii="Calibri" w:hAnsi="Calibri"/>
          <w:i/>
          <w:sz w:val="22"/>
          <w:lang w:val="de-DE"/>
        </w:rPr>
        <w:t>7</w:t>
      </w:r>
      <w:r w:rsidRPr="00E41840">
        <w:rPr>
          <w:rFonts w:ascii="Calibri" w:hAnsi="Calibri"/>
          <w:sz w:val="22"/>
          <w:lang w:val="de-DE"/>
        </w:rPr>
        <w:t>(2), 191–213. https://doi.org/10.1177/0959354397072004</w:t>
      </w:r>
    </w:p>
    <w:p w14:paraId="4966F94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E41840">
        <w:rPr>
          <w:rFonts w:ascii="Calibri" w:hAnsi="Calibri"/>
          <w:sz w:val="22"/>
          <w:lang w:val="de-DE"/>
        </w:rPr>
        <w:t xml:space="preserve">Samuni, L., Preis, A., Mielke, A., Deschner, T., Wittig, R. M., &amp; Crockford, C. (2018). </w:t>
      </w:r>
      <w:r w:rsidRPr="00D10DAE">
        <w:rPr>
          <w:rFonts w:ascii="Calibri" w:hAnsi="Calibri" w:cs="Calibri"/>
          <w:noProof/>
          <w:sz w:val="22"/>
        </w:rPr>
        <w:t xml:space="preserve">Social bonds facilitate cooperative resource sharing in wild chimpanzee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85</w:t>
      </w:r>
      <w:r w:rsidRPr="00D10DAE">
        <w:rPr>
          <w:rFonts w:ascii="Calibri" w:hAnsi="Calibri" w:cs="Calibri"/>
          <w:noProof/>
          <w:sz w:val="22"/>
        </w:rPr>
        <w:t>(1888), 20181643. https://doi.org/10.1098/rspb.2018.1643</w:t>
      </w:r>
    </w:p>
    <w:p w14:paraId="0E75B11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E41840">
        <w:rPr>
          <w:rFonts w:ascii="Calibri" w:hAnsi="Calibri"/>
          <w:sz w:val="22"/>
          <w:lang w:val="de-DE"/>
        </w:rPr>
        <w:t xml:space="preserve">Sánchez-Tójar, A., Schroeder, J., &amp; Farine, D. R. (2018). </w:t>
      </w:r>
      <w:r w:rsidRPr="00D10DAE">
        <w:rPr>
          <w:rFonts w:ascii="Calibri" w:hAnsi="Calibri" w:cs="Calibri"/>
          <w:noProof/>
          <w:sz w:val="22"/>
        </w:rPr>
        <w:t xml:space="preserve">A practical guide for inferring reliable dominance hierarchies and estimating their uncertainty. </w:t>
      </w:r>
      <w:r w:rsidRPr="00D10DAE">
        <w:rPr>
          <w:rFonts w:ascii="Calibri" w:hAnsi="Calibri" w:cs="Calibri"/>
          <w:i/>
          <w:iCs/>
          <w:noProof/>
          <w:sz w:val="22"/>
        </w:rPr>
        <w:t>Journal of Animal Ecology</w:t>
      </w:r>
      <w:r w:rsidRPr="00D10DAE">
        <w:rPr>
          <w:rFonts w:ascii="Calibri" w:hAnsi="Calibri" w:cs="Calibri"/>
          <w:noProof/>
          <w:sz w:val="22"/>
        </w:rPr>
        <w:t xml:space="preserve">, </w:t>
      </w:r>
      <w:r w:rsidRPr="00D10DAE">
        <w:rPr>
          <w:rFonts w:ascii="Calibri" w:hAnsi="Calibri" w:cs="Calibri"/>
          <w:i/>
          <w:iCs/>
          <w:noProof/>
          <w:sz w:val="22"/>
        </w:rPr>
        <w:t>87</w:t>
      </w:r>
      <w:r w:rsidRPr="00D10DAE">
        <w:rPr>
          <w:rFonts w:ascii="Calibri" w:hAnsi="Calibri" w:cs="Calibri"/>
          <w:noProof/>
          <w:sz w:val="22"/>
        </w:rPr>
        <w:t>(3), 594–608. https://doi.org/10.1111/1365-2656.12776</w:t>
      </w:r>
    </w:p>
    <w:p w14:paraId="5416D3A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hizuka, D., &amp; Farine, D. R. (2016). Measuring the robustness of network community structure using assortativity.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2</w:t>
      </w:r>
      <w:r w:rsidRPr="00D10DAE">
        <w:rPr>
          <w:rFonts w:ascii="Calibri" w:hAnsi="Calibri" w:cs="Calibri"/>
          <w:noProof/>
          <w:sz w:val="22"/>
        </w:rPr>
        <w:t>, 237–246. https://doi.org/10.1016/j.anbehav.2015.12.007</w:t>
      </w:r>
    </w:p>
    <w:p w14:paraId="0AC3B9B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61</w:t>
      </w:r>
      <w:r w:rsidRPr="00D10DAE">
        <w:rPr>
          <w:rFonts w:ascii="Calibri" w:hAnsi="Calibri" w:cs="Calibri"/>
          <w:noProof/>
          <w:sz w:val="22"/>
        </w:rPr>
        <w:t>(2), 197–204. https://doi.org/10.1007/s00265-006-0250-9</w:t>
      </w:r>
    </w:p>
    <w:p w14:paraId="11B9675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Cheney, D., &amp; Seyfarth, R. (2013). A practical guide to the study of social relationships. </w:t>
      </w:r>
      <w:r w:rsidRPr="00D10DAE">
        <w:rPr>
          <w:rFonts w:ascii="Calibri" w:hAnsi="Calibri" w:cs="Calibri"/>
          <w:i/>
          <w:iCs/>
          <w:noProof/>
          <w:sz w:val="22"/>
        </w:rPr>
        <w:t>Evolutionary Anthropology</w:t>
      </w:r>
      <w:r w:rsidRPr="00D10DAE">
        <w:rPr>
          <w:rFonts w:ascii="Calibri" w:hAnsi="Calibri" w:cs="Calibri"/>
          <w:noProof/>
          <w:sz w:val="22"/>
        </w:rPr>
        <w:t xml:space="preserve">, </w:t>
      </w:r>
      <w:r w:rsidRPr="00D10DAE">
        <w:rPr>
          <w:rFonts w:ascii="Calibri" w:hAnsi="Calibri" w:cs="Calibri"/>
          <w:i/>
          <w:iCs/>
          <w:noProof/>
          <w:sz w:val="22"/>
        </w:rPr>
        <w:t>22</w:t>
      </w:r>
      <w:r w:rsidRPr="00D10DAE">
        <w:rPr>
          <w:rFonts w:ascii="Calibri" w:hAnsi="Calibri" w:cs="Calibri"/>
          <w:noProof/>
          <w:sz w:val="22"/>
        </w:rPr>
        <w:t>(5), 213–225. https://doi.org/10.1002/evan.21367</w:t>
      </w:r>
    </w:p>
    <w:p w14:paraId="10BE73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head, H. (2008). Precision and power in the analysis of social structure using associati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5</w:t>
      </w:r>
      <w:r w:rsidRPr="00D10DAE">
        <w:rPr>
          <w:rFonts w:ascii="Calibri" w:hAnsi="Calibri" w:cs="Calibri"/>
          <w:noProof/>
          <w:sz w:val="22"/>
        </w:rPr>
        <w:t>(3), 1093–1099. https://doi.org/10.1016/j.anbehav.2007.08.022</w:t>
      </w:r>
    </w:p>
    <w:p w14:paraId="7551DDD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n, A. (2000). Social complexity and social intelligence. In </w:t>
      </w:r>
      <w:r w:rsidRPr="00D10DAE">
        <w:rPr>
          <w:rFonts w:ascii="Calibri" w:hAnsi="Calibri" w:cs="Calibri"/>
          <w:i/>
          <w:iCs/>
          <w:noProof/>
          <w:sz w:val="22"/>
        </w:rPr>
        <w:t>The nature of intelligence</w:t>
      </w:r>
      <w:r w:rsidRPr="00D10DAE">
        <w:rPr>
          <w:rFonts w:ascii="Calibri" w:hAnsi="Calibri" w:cs="Calibri"/>
          <w:noProof/>
          <w:sz w:val="22"/>
        </w:rPr>
        <w:t xml:space="preserve"> (Vol. 233, pp. 185–196; discussion 196-201). Wiley. http://www.ncbi.nlm.nih.gov/pubmed/11276903</w:t>
      </w:r>
    </w:p>
    <w:p w14:paraId="60B892E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ittig, R. M., &amp; Boesch, C. (2003). “Decision-making” in conflicts of wild chimpanzees (Pan troglodytes): An extension of the Relational Model.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4</w:t>
      </w:r>
      <w:r w:rsidRPr="00D10DAE">
        <w:rPr>
          <w:rFonts w:ascii="Calibri" w:hAnsi="Calibri" w:cs="Calibri"/>
          <w:noProof/>
          <w:sz w:val="22"/>
        </w:rPr>
        <w:t>(5), 491–504. https://doi.org/10.1007/s00265-003-0654-8</w:t>
      </w:r>
    </w:p>
    <w:p w14:paraId="23E90722" w14:textId="77777777" w:rsidR="00CC4A8D" w:rsidRPr="00192031"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826E7E">
        <w:rPr>
          <w:rFonts w:asciiTheme="minorHAnsi" w:hAnsiTheme="minorHAnsi" w:cstheme="minorHAnsi"/>
          <w:sz w:val="22"/>
          <w:szCs w:val="22"/>
        </w:rPr>
        <w:fldChar w:fldCharType="end"/>
      </w:r>
    </w:p>
    <w:sectPr w:rsidR="00CC4A8D" w:rsidRPr="00192031">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athy" w:date="2020-05-26T12:17:00Z" w:initials="c">
    <w:p w14:paraId="7D231EB0" w14:textId="1D3B2910" w:rsidR="006126E2" w:rsidRDefault="006126E2">
      <w:pPr>
        <w:pStyle w:val="CommentText"/>
        <w:ind w:left="0" w:hanging="2"/>
      </w:pPr>
      <w:r>
        <w:rPr>
          <w:rStyle w:val="CommentReference"/>
        </w:rPr>
        <w:annotationRef/>
      </w:r>
      <w:r>
        <w:t xml:space="preserve">Correct is not really a useful word in biology, since </w:t>
      </w:r>
      <w:proofErr w:type="spellStart"/>
      <w:r>
        <w:t>its</w:t>
      </w:r>
      <w:proofErr w:type="spellEnd"/>
      <w:r>
        <w:t xml:space="preserve"> all about weighing up costs and benefits.</w:t>
      </w:r>
    </w:p>
  </w:comment>
  <w:comment w:id="5" w:author="cathy" w:date="2020-05-26T12:16:00Z" w:initials="c">
    <w:p w14:paraId="2871463C" w14:textId="06C78202" w:rsidR="006126E2" w:rsidRDefault="006126E2">
      <w:pPr>
        <w:pStyle w:val="CommentText"/>
        <w:ind w:left="0" w:hanging="2"/>
      </w:pPr>
      <w:r>
        <w:rPr>
          <w:rStyle w:val="CommentReference"/>
        </w:rPr>
        <w:annotationRef/>
      </w:r>
      <w:r>
        <w:t>Need a citation or two for this big statement</w:t>
      </w:r>
    </w:p>
  </w:comment>
  <w:comment w:id="18" w:author="Liran Samuni" w:date="2020-03-16T18:31:00Z" w:initials="LS">
    <w:p w14:paraId="7AFDE58F" w14:textId="3BD78211" w:rsidR="00A311FE" w:rsidRDefault="00A311FE">
      <w:pPr>
        <w:pStyle w:val="CommentText"/>
        <w:ind w:left="0" w:hanging="2"/>
      </w:pPr>
      <w:r>
        <w:rPr>
          <w:rStyle w:val="CommentReference"/>
        </w:rPr>
        <w:annotationRef/>
      </w:r>
      <w:r>
        <w:t>There is a sudden jump to this paragraph and it doesn’t link well with the previous one</w:t>
      </w:r>
    </w:p>
  </w:comment>
  <w:comment w:id="19" w:author="Roman Wittig" w:date="2020-05-23T09:00:00Z" w:initials="RW">
    <w:p w14:paraId="313EFACA" w14:textId="6FE6B956" w:rsidR="006C3820" w:rsidRDefault="006C3820" w:rsidP="00C04030">
      <w:pPr>
        <w:pStyle w:val="CommentText"/>
        <w:ind w:leftChars="0" w:left="0" w:firstLineChars="0" w:firstLine="0"/>
      </w:pPr>
      <w:r>
        <w:rPr>
          <w:rStyle w:val="CommentReference"/>
        </w:rPr>
        <w:annotationRef/>
      </w:r>
      <w:r>
        <w:t xml:space="preserve">It is unclear to me what you mean. Are you talking about data sets that are aggregated or about observations of individuals that have periods on non-observations? Reformulate or give example. </w:t>
      </w:r>
    </w:p>
  </w:comment>
  <w:comment w:id="25" w:author="Liran Samuni" w:date="2020-03-16T18:32:00Z" w:initials="LS">
    <w:p w14:paraId="63D95676" w14:textId="77777777" w:rsidR="00A311FE" w:rsidRDefault="00A311FE">
      <w:pPr>
        <w:pStyle w:val="CommentText"/>
        <w:ind w:left="0" w:hanging="2"/>
      </w:pPr>
      <w:r>
        <w:rPr>
          <w:rStyle w:val="CommentReference"/>
        </w:rPr>
        <w:annotationRef/>
      </w:r>
      <w:r>
        <w:t xml:space="preserve">In other words we assume that interactions are consistent </w:t>
      </w:r>
    </w:p>
    <w:p w14:paraId="36F7D7CA" w14:textId="76612BE1" w:rsidR="00A311FE" w:rsidRDefault="00A311FE" w:rsidP="0084023C">
      <w:pPr>
        <w:pStyle w:val="CommentText"/>
        <w:ind w:left="0" w:hanging="2"/>
      </w:pPr>
      <w:r>
        <w:t>I think you can link the second and third paragraphs better at the moment the connection between them is vague</w:t>
      </w:r>
    </w:p>
  </w:comment>
  <w:comment w:id="26" w:author="Roman Wittig" w:date="2020-05-23T09:06:00Z" w:initials="RW">
    <w:p w14:paraId="639F36FC" w14:textId="74C1AA56" w:rsidR="006C3820" w:rsidRDefault="006C3820">
      <w:pPr>
        <w:pStyle w:val="CommentText"/>
        <w:ind w:left="0" w:hanging="2"/>
      </w:pPr>
      <w:r>
        <w:rPr>
          <w:rStyle w:val="CommentReference"/>
        </w:rPr>
        <w:annotationRef/>
      </w:r>
      <w:r>
        <w:t>I understand that we have looked only within one interaction type, but would you not think that the same accounts for the exchange of interactions? Like I share food with the one that I groom with – should this not become part of the framework – or at least we could discuss it (or have you done so?)</w:t>
      </w:r>
    </w:p>
  </w:comment>
  <w:comment w:id="36" w:author="Liran Samuni" w:date="2020-03-16T18:42:00Z" w:initials="LS">
    <w:p w14:paraId="2506C61A" w14:textId="5E0E0CD9" w:rsidR="00A311FE" w:rsidRDefault="00A311FE">
      <w:pPr>
        <w:pStyle w:val="CommentText"/>
        <w:ind w:left="0" w:hanging="2"/>
      </w:pPr>
      <w:r>
        <w:rPr>
          <w:rStyle w:val="CommentReference"/>
        </w:rPr>
        <w:annotationRef/>
      </w:r>
      <w:r>
        <w:t>I am not sure what this adds?</w:t>
      </w:r>
    </w:p>
  </w:comment>
  <w:comment w:id="37" w:author="Roman Wittig" w:date="2020-05-23T09:12:00Z" w:initials="RW">
    <w:p w14:paraId="0CA723AC" w14:textId="1730F935" w:rsidR="006C3820" w:rsidRDefault="006C3820">
      <w:pPr>
        <w:pStyle w:val="CommentText"/>
        <w:ind w:left="0" w:hanging="2"/>
      </w:pPr>
      <w:r>
        <w:rPr>
          <w:rStyle w:val="CommentReference"/>
        </w:rPr>
        <w:annotationRef/>
      </w:r>
      <w:r>
        <w:t>Wouldn’t that even mean we should not only look at constancy within one interaction type, since social bonds have layers of different behaviours?</w:t>
      </w:r>
    </w:p>
  </w:comment>
  <w:comment w:id="45" w:author="Liran Samuni" w:date="2020-03-16T18:48:00Z" w:initials="LS">
    <w:p w14:paraId="250BB982" w14:textId="347BFA13" w:rsidR="00A311FE" w:rsidRDefault="00A311FE">
      <w:pPr>
        <w:pStyle w:val="CommentText"/>
        <w:ind w:left="0" w:hanging="2"/>
      </w:pPr>
      <w:r>
        <w:rPr>
          <w:rStyle w:val="CommentReference"/>
        </w:rPr>
        <w:annotationRef/>
      </w:r>
      <w:r>
        <w:t xml:space="preserve">Why usually? </w:t>
      </w:r>
    </w:p>
  </w:comment>
  <w:comment w:id="47" w:author="Liran Samuni" w:date="2020-03-16T18:49:00Z" w:initials="LS">
    <w:p w14:paraId="3E8B4011" w14:textId="58D1E282" w:rsidR="00A311FE" w:rsidRDefault="00A311FE">
      <w:pPr>
        <w:pStyle w:val="CommentText"/>
        <w:ind w:left="0" w:hanging="2"/>
      </w:pPr>
      <w:r>
        <w:rPr>
          <w:rStyle w:val="CommentReference"/>
        </w:rPr>
        <w:annotationRef/>
      </w:r>
      <w:r>
        <w:t xml:space="preserve">By saying “are inconsistent” you imply that the interactions indeed change all the time, while I assume that what you want to say is that if one finds inconsistency in interactions. No? </w:t>
      </w:r>
    </w:p>
  </w:comment>
  <w:comment w:id="67" w:author="Liran Samuni" w:date="2020-03-16T18:58:00Z" w:initials="LS">
    <w:p w14:paraId="6BC53718" w14:textId="0DFEF91C" w:rsidR="008F29C0" w:rsidRDefault="008F29C0">
      <w:pPr>
        <w:pStyle w:val="CommentText"/>
        <w:ind w:left="0" w:hanging="2"/>
      </w:pPr>
      <w:r>
        <w:rPr>
          <w:rStyle w:val="CommentReference"/>
        </w:rPr>
        <w:annotationRef/>
      </w:r>
      <w:r>
        <w:t>To make it more general</w:t>
      </w:r>
    </w:p>
  </w:comment>
  <w:comment w:id="70" w:author="Liran Samuni" w:date="2020-03-16T18:59:00Z" w:initials="LS">
    <w:p w14:paraId="5F885F67" w14:textId="538AEA08" w:rsidR="008F29C0" w:rsidRDefault="008F29C0">
      <w:pPr>
        <w:pStyle w:val="CommentText"/>
        <w:ind w:left="0" w:hanging="2"/>
      </w:pPr>
      <w:r>
        <w:rPr>
          <w:rStyle w:val="CommentReference"/>
        </w:rPr>
        <w:annotationRef/>
      </w:r>
      <w:r>
        <w:t>So you simulated a fission-fusion society</w:t>
      </w:r>
    </w:p>
  </w:comment>
  <w:comment w:id="71" w:author="Liran Samuni" w:date="2020-03-16T19:01:00Z" w:initials="LS">
    <w:p w14:paraId="528FBD7F" w14:textId="17B22728" w:rsidR="008F29C0" w:rsidRDefault="008F29C0">
      <w:pPr>
        <w:pStyle w:val="CommentText"/>
        <w:ind w:left="0" w:hanging="2"/>
      </w:pPr>
      <w:r>
        <w:rPr>
          <w:rStyle w:val="CommentReference"/>
        </w:rPr>
        <w:annotationRef/>
      </w:r>
      <w:r>
        <w:t>Again, think expanding this beyond primates. This is applicable to many non-primate species</w:t>
      </w:r>
    </w:p>
  </w:comment>
  <w:comment w:id="72" w:author="Liran Samuni" w:date="2020-03-16T19:02:00Z" w:initials="LS">
    <w:p w14:paraId="4D4B636C" w14:textId="2B29C86F" w:rsidR="001154BA" w:rsidRDefault="008F29C0">
      <w:pPr>
        <w:pStyle w:val="CommentText"/>
        <w:ind w:left="0" w:hanging="2"/>
      </w:pPr>
      <w:r>
        <w:rPr>
          <w:rStyle w:val="CommentReference"/>
        </w:rPr>
        <w:annotationRef/>
      </w:r>
      <w:r w:rsidR="001154BA">
        <w:t>Does this mean that every individual was sampled every third day or that the community was samples every third day</w:t>
      </w:r>
      <w:r w:rsidR="00BF7169">
        <w:t>?</w:t>
      </w:r>
    </w:p>
    <w:p w14:paraId="11C61186" w14:textId="0E2E8ED2" w:rsidR="008F29C0" w:rsidRDefault="00BF7169">
      <w:pPr>
        <w:pStyle w:val="CommentText"/>
        <w:ind w:left="0" w:hanging="2"/>
      </w:pPr>
      <w:r>
        <w:t>If it’s for every individual then e</w:t>
      </w:r>
      <w:r w:rsidR="008F29C0">
        <w:t>very third day is good compare to what most people have. Why not have a condition that is more realistic (1 every 20-30 days)</w:t>
      </w:r>
    </w:p>
  </w:comment>
  <w:comment w:id="73" w:author="Roman Wittig" w:date="2020-05-23T09:25:00Z" w:initials="RW">
    <w:p w14:paraId="2B8B06D8" w14:textId="274E7047" w:rsidR="006C3820" w:rsidRDefault="006C3820">
      <w:pPr>
        <w:pStyle w:val="CommentText"/>
        <w:ind w:left="0" w:hanging="2"/>
      </w:pPr>
      <w:r>
        <w:rPr>
          <w:rStyle w:val="CommentReference"/>
        </w:rPr>
        <w:annotationRef/>
      </w:r>
      <w:r>
        <w:t>This book is a bit outdated as a reference for the Tai Chimpanzee Project. Either use the Wittig 2018 reference or the new book – in the new book chapter 3 long-term data collection</w:t>
      </w:r>
    </w:p>
  </w:comment>
  <w:comment w:id="74" w:author="Liran Samuni" w:date="2020-03-16T19:11:00Z" w:initials="LS">
    <w:p w14:paraId="140DE310" w14:textId="5AB36849" w:rsidR="00BF7169" w:rsidRDefault="00BF7169">
      <w:pPr>
        <w:pStyle w:val="CommentText"/>
        <w:ind w:left="0" w:hanging="2"/>
      </w:pPr>
      <w:r>
        <w:rPr>
          <w:rStyle w:val="CommentReference"/>
        </w:rPr>
        <w:annotationRef/>
      </w:r>
      <w:r>
        <w:t>So you also included long term data? Should mention it when you specify the observers initials</w:t>
      </w:r>
    </w:p>
  </w:comment>
  <w:comment w:id="75" w:author="Liran Samuni" w:date="2020-03-16T19:12:00Z" w:initials="LS">
    <w:p w14:paraId="3F36C21D" w14:textId="7C2A9F78" w:rsidR="00BF7169" w:rsidRDefault="00BF7169">
      <w:pPr>
        <w:pStyle w:val="CommentText"/>
        <w:ind w:left="0" w:hanging="2"/>
      </w:pPr>
      <w:r>
        <w:rPr>
          <w:rStyle w:val="CommentReference"/>
        </w:rPr>
        <w:annotationRef/>
      </w:r>
      <w:r>
        <w:t>Why not just say that you focused on adult individuals. Especially since some juveniles (Eolos for instance) had more observation hours than most adults</w:t>
      </w:r>
    </w:p>
  </w:comment>
  <w:comment w:id="76" w:author="Liran Samuni" w:date="2020-03-16T19:14:00Z" w:initials="LS">
    <w:p w14:paraId="1937BA41" w14:textId="4262B841" w:rsidR="00BF7169" w:rsidRDefault="00BF7169">
      <w:pPr>
        <w:pStyle w:val="CommentText"/>
        <w:ind w:left="0" w:hanging="2"/>
      </w:pPr>
      <w:r>
        <w:rPr>
          <w:rStyle w:val="CommentReference"/>
        </w:rPr>
        <w:annotationRef/>
      </w:r>
      <w:r>
        <w:t>Did I give you my food sharing data that also includes information from videos?</w:t>
      </w:r>
      <w:r w:rsidR="00F05569">
        <w:t xml:space="preserve"> Because the data from the CT is limited. I forgot by now if I gave it to you or not</w:t>
      </w:r>
    </w:p>
  </w:comment>
  <w:comment w:id="77" w:author="Liran Samuni" w:date="2020-03-16T19:15:00Z" w:initials="LS">
    <w:p w14:paraId="2824C7AB" w14:textId="34F7D18B" w:rsidR="00BF7169" w:rsidRDefault="00BF7169">
      <w:pPr>
        <w:pStyle w:val="CommentText"/>
        <w:ind w:left="0" w:hanging="2"/>
      </w:pPr>
      <w:r>
        <w:rPr>
          <w:rStyle w:val="CommentReference"/>
        </w:rPr>
        <w:annotationRef/>
      </w:r>
      <w:r>
        <w:t>Something is missing in the sentence</w:t>
      </w:r>
    </w:p>
  </w:comment>
  <w:comment w:id="89" w:author="Liran Samuni" w:date="2020-03-16T19:15:00Z" w:initials="LS">
    <w:p w14:paraId="47DE10F9" w14:textId="509B23E1" w:rsidR="00BF7169" w:rsidRDefault="00BF7169">
      <w:pPr>
        <w:pStyle w:val="CommentText"/>
        <w:ind w:left="0" w:hanging="2"/>
      </w:pPr>
      <w:r>
        <w:rPr>
          <w:rStyle w:val="CommentReference"/>
        </w:rPr>
        <w:annotationRef/>
      </w:r>
      <w:r>
        <w:t xml:space="preserve">But you can say the same for grooming… it is not different so why does grooming gets direction. I understand </w:t>
      </w:r>
      <w:r w:rsidR="00E0489F">
        <w:t xml:space="preserve">that its </w:t>
      </w:r>
      <w:r>
        <w:t>because it provides further information on interaction exchange but the reasoning you provided for the proximity measures applies for grooming as well</w:t>
      </w:r>
    </w:p>
  </w:comment>
  <w:comment w:id="90" w:author="Roman Wittig" w:date="2020-05-23T09:34:00Z" w:initials="RW">
    <w:p w14:paraId="76A7A36E" w14:textId="2C9FBB2C" w:rsidR="006C3820" w:rsidRDefault="006C3820">
      <w:pPr>
        <w:pStyle w:val="CommentText"/>
        <w:ind w:left="0" w:hanging="2"/>
      </w:pPr>
      <w:r>
        <w:rPr>
          <w:rStyle w:val="CommentReference"/>
        </w:rPr>
        <w:annotationRef/>
      </w:r>
      <w:r>
        <w:t xml:space="preserve">What is unclear to me is what you are </w:t>
      </w:r>
      <w:proofErr w:type="spellStart"/>
      <w:r>
        <w:t>doinf</w:t>
      </w:r>
      <w:proofErr w:type="spellEnd"/>
      <w:r>
        <w:t xml:space="preserve"> with the behavioural data. Probably have a final sentence which of the data went into the simulation and what else you have done with them?</w:t>
      </w:r>
    </w:p>
  </w:comment>
  <w:comment w:id="91" w:author="Roman Wittig" w:date="2020-05-23T09:40:00Z" w:initials="RW">
    <w:p w14:paraId="09F38801" w14:textId="12C96F06" w:rsidR="006C3820" w:rsidRDefault="006C3820">
      <w:pPr>
        <w:pStyle w:val="CommentText"/>
        <w:ind w:left="0" w:hanging="2"/>
      </w:pPr>
      <w:r>
        <w:rPr>
          <w:rStyle w:val="CommentReference"/>
        </w:rPr>
        <w:annotationRef/>
      </w:r>
      <w:r>
        <w:t>Isn’t this figure 1?</w:t>
      </w:r>
    </w:p>
  </w:comment>
  <w:comment w:id="99" w:author="Liran Samuni" w:date="2020-03-16T19:22:00Z" w:initials="LS">
    <w:p w14:paraId="26A4416B" w14:textId="28E3CC21" w:rsidR="0072475E" w:rsidRDefault="0072475E">
      <w:pPr>
        <w:pStyle w:val="CommentText"/>
        <w:ind w:left="0" w:hanging="2"/>
      </w:pPr>
      <w:r>
        <w:rPr>
          <w:rStyle w:val="CommentReference"/>
        </w:rPr>
        <w:annotationRef/>
      </w:r>
      <w:r>
        <w:t xml:space="preserve">Here and elsewhere. What does it mean performed/behaved the same? </w:t>
      </w:r>
      <w:r w:rsidR="00E0489F">
        <w:t>You mean above 0.5?</w:t>
      </w:r>
    </w:p>
  </w:comment>
  <w:comment w:id="103" w:author="Roman Wittig" w:date="2020-05-23T09:38:00Z" w:initials="RW">
    <w:p w14:paraId="0FCBC4D9" w14:textId="77777777" w:rsidR="006C3820" w:rsidRDefault="006C3820">
      <w:pPr>
        <w:pStyle w:val="CommentText"/>
        <w:ind w:left="0" w:hanging="2"/>
      </w:pPr>
      <w:r>
        <w:rPr>
          <w:rStyle w:val="CommentReference"/>
        </w:rPr>
        <w:annotationRef/>
      </w:r>
      <w:r>
        <w:t>What is an observation time of 0.33? 1/3 of the data?</w:t>
      </w:r>
    </w:p>
    <w:p w14:paraId="34953129" w14:textId="32276BA5" w:rsidR="006C3820" w:rsidRDefault="006C3820">
      <w:pPr>
        <w:pStyle w:val="CommentText"/>
        <w:ind w:left="0" w:hanging="2"/>
      </w:pPr>
      <w:r>
        <w:t>Each third day of observation, each third interaction?</w:t>
      </w:r>
    </w:p>
  </w:comment>
  <w:comment w:id="104" w:author="Roman Wittig" w:date="2020-05-23T09:42:00Z" w:initials="RW">
    <w:p w14:paraId="779D227B" w14:textId="37D415A3" w:rsidR="006C3820" w:rsidRDefault="006C3820" w:rsidP="00C4616A">
      <w:pPr>
        <w:pStyle w:val="CommentText"/>
        <w:ind w:left="0" w:hanging="2"/>
      </w:pPr>
      <w:r>
        <w:rPr>
          <w:rStyle w:val="CommentReference"/>
        </w:rPr>
        <w:annotationRef/>
      </w:r>
      <w:r>
        <w:t>correct?</w:t>
      </w:r>
    </w:p>
  </w:comment>
  <w:comment w:id="106" w:author="Roman Wittig" w:date="2020-05-23T09:43:00Z" w:initials="RW">
    <w:p w14:paraId="7C74973B" w14:textId="6FCE1087" w:rsidR="006C3820" w:rsidRDefault="006C3820">
      <w:pPr>
        <w:pStyle w:val="CommentText"/>
        <w:ind w:left="0" w:hanging="2"/>
      </w:pPr>
      <w:r>
        <w:rPr>
          <w:rStyle w:val="CommentReference"/>
        </w:rPr>
        <w:annotationRef/>
      </w:r>
      <w:r>
        <w:t>Shouldn’t the order of certainty in the legend be high, medium, low?</w:t>
      </w:r>
    </w:p>
  </w:comment>
  <w:comment w:id="109" w:author="Liran Samuni" w:date="2020-03-16T19:25:00Z" w:initials="LS">
    <w:p w14:paraId="7A08A44C" w14:textId="19C0CDD3" w:rsidR="0072475E" w:rsidRDefault="0072475E">
      <w:pPr>
        <w:pStyle w:val="CommentText"/>
        <w:ind w:left="0" w:hanging="2"/>
      </w:pPr>
      <w:r>
        <w:rPr>
          <w:rStyle w:val="CommentReference"/>
        </w:rPr>
        <w:annotationRef/>
      </w:r>
      <w:r>
        <w:t>Can you make the legend show the conditions in their order</w:t>
      </w:r>
    </w:p>
  </w:comment>
  <w:comment w:id="108" w:author="cathy" w:date="2020-05-28T11:24:00Z" w:initials="c">
    <w:p w14:paraId="654E6D21" w14:textId="3E0CBABC" w:rsidR="009028BC" w:rsidRDefault="009028BC">
      <w:pPr>
        <w:pStyle w:val="CommentText"/>
        <w:ind w:left="0" w:hanging="2"/>
      </w:pPr>
      <w:r>
        <w:rPr>
          <w:rStyle w:val="CommentReference"/>
        </w:rPr>
        <w:annotationRef/>
      </w:r>
      <w:r>
        <w:t>I would try to shorten your fig and table titles so its immediately clear what each is about.</w:t>
      </w:r>
    </w:p>
  </w:comment>
  <w:comment w:id="116" w:author="Roman Wittig" w:date="2020-05-23T09:47:00Z" w:initials="RW">
    <w:p w14:paraId="20023BC1" w14:textId="7A1AD177" w:rsidR="006C3820" w:rsidRDefault="006C3820">
      <w:pPr>
        <w:pStyle w:val="CommentText"/>
        <w:ind w:left="0" w:hanging="2"/>
      </w:pPr>
      <w:r>
        <w:rPr>
          <w:rStyle w:val="CommentReference"/>
        </w:rPr>
        <w:annotationRef/>
      </w:r>
      <w:r>
        <w:t xml:space="preserve">What is high stereotypy? Is that whenever the partner is in the party, the interaction will be with this partner and with the same outcome? Why does it take than 2.5 interactions before </w:t>
      </w:r>
    </w:p>
  </w:comment>
  <w:comment w:id="117" w:author="Roman Wittig" w:date="2020-05-23T09:53:00Z" w:initials="RW">
    <w:p w14:paraId="5CA725ED" w14:textId="571541B4" w:rsidR="006C3820" w:rsidRDefault="006C3820">
      <w:pPr>
        <w:pStyle w:val="CommentText"/>
        <w:ind w:left="0" w:hanging="2"/>
      </w:pPr>
      <w:r>
        <w:rPr>
          <w:rStyle w:val="CommentReference"/>
        </w:rPr>
        <w:annotationRef/>
      </w:r>
      <w:r>
        <w:t xml:space="preserve">e.g. a rank change? </w:t>
      </w:r>
    </w:p>
  </w:comment>
  <w:comment w:id="121" w:author="Roman Wittig" w:date="2020-05-23T09:51:00Z" w:initials="RW">
    <w:p w14:paraId="6A2739F2" w14:textId="066EB2C2" w:rsidR="006C3820" w:rsidRDefault="006C3820">
      <w:pPr>
        <w:pStyle w:val="CommentText"/>
        <w:ind w:left="0" w:hanging="2"/>
      </w:pPr>
      <w:r>
        <w:rPr>
          <w:rStyle w:val="CommentReference"/>
        </w:rPr>
        <w:annotationRef/>
      </w:r>
      <w:r>
        <w:t xml:space="preserve">The definitions for the condition need to go </w:t>
      </w:r>
      <w:proofErr w:type="gramStart"/>
      <w:r>
        <w:t>in  the</w:t>
      </w:r>
      <w:proofErr w:type="gramEnd"/>
      <w:r>
        <w:t xml:space="preserve"> methods for the simulations …</w:t>
      </w:r>
    </w:p>
  </w:comment>
  <w:comment w:id="133" w:author="Liran Samuni" w:date="2020-03-16T19:29:00Z" w:initials="LS">
    <w:p w14:paraId="6AC387DA" w14:textId="77777777" w:rsidR="00742043" w:rsidRDefault="00742043">
      <w:pPr>
        <w:pStyle w:val="CommentText"/>
        <w:ind w:left="0" w:hanging="2"/>
      </w:pPr>
      <w:r>
        <w:rPr>
          <w:rStyle w:val="CommentReference"/>
        </w:rPr>
        <w:annotationRef/>
      </w:r>
      <w:r>
        <w:t>I think it is still not clear from what people need to remove it.</w:t>
      </w:r>
    </w:p>
    <w:p w14:paraId="3706533E" w14:textId="77777777" w:rsidR="00742043" w:rsidRDefault="00742043">
      <w:pPr>
        <w:pStyle w:val="CommentText"/>
        <w:ind w:left="0" w:hanging="2"/>
      </w:pPr>
      <w:r>
        <w:t>You mentioned social networks and relationship indices but you should make it more explicit.</w:t>
      </w:r>
      <w:r w:rsidR="00F05569">
        <w:t xml:space="preserve"> Does this apply for the two only?</w:t>
      </w:r>
      <w:r>
        <w:t xml:space="preserve"> Is event based </w:t>
      </w:r>
      <w:r w:rsidR="00F05569">
        <w:t>analysis</w:t>
      </w:r>
      <w:r>
        <w:t xml:space="preserve"> </w:t>
      </w:r>
      <w:r w:rsidR="00F05569">
        <w:t xml:space="preserve">or other types of analyses </w:t>
      </w:r>
      <w:r>
        <w:t xml:space="preserve">also </w:t>
      </w:r>
      <w:r w:rsidR="00F05569">
        <w:t>problematic?</w:t>
      </w:r>
    </w:p>
    <w:p w14:paraId="0440E88D" w14:textId="77777777" w:rsidR="00E0489F" w:rsidRDefault="00E0489F">
      <w:pPr>
        <w:pStyle w:val="CommentText"/>
        <w:ind w:left="0" w:hanging="2"/>
      </w:pPr>
    </w:p>
    <w:p w14:paraId="53CFBDCD" w14:textId="2682939B" w:rsidR="00E0489F" w:rsidRDefault="00E0489F">
      <w:pPr>
        <w:pStyle w:val="CommentText"/>
        <w:ind w:left="0" w:hanging="2"/>
      </w:pPr>
      <w:r>
        <w:t>I saw you mention it briefly in the discussion. Nonetheless you should make it more clear in the intro/methods</w:t>
      </w:r>
    </w:p>
  </w:comment>
  <w:comment w:id="131" w:author="Roman Wittig" w:date="2020-05-23T09:57:00Z" w:initials="RW">
    <w:p w14:paraId="18984FE2" w14:textId="74064A2A" w:rsidR="006C3820" w:rsidRDefault="006C3820">
      <w:pPr>
        <w:pStyle w:val="CommentText"/>
        <w:ind w:left="0" w:hanging="2"/>
      </w:pPr>
      <w:r>
        <w:rPr>
          <w:rStyle w:val="CommentReference"/>
        </w:rPr>
        <w:annotationRef/>
      </w:r>
      <w:r>
        <w:t>This sounds very much like a discussion in the result part. You could of course have two discussions since this seems to produce some important ideas for the next result section of the field data. But you should mark it accordingly. You could start: In conclusion of the simulations …. Or In sum we think ….</w:t>
      </w:r>
    </w:p>
  </w:comment>
  <w:comment w:id="137" w:author="Roman Wittig" w:date="2020-05-23T10:31:00Z" w:initials="RW">
    <w:p w14:paraId="478E5054" w14:textId="5D109243" w:rsidR="006C3820" w:rsidRDefault="006C3820">
      <w:pPr>
        <w:pStyle w:val="CommentText"/>
        <w:ind w:left="0" w:hanging="2"/>
      </w:pPr>
      <w:r>
        <w:rPr>
          <w:rStyle w:val="CommentReference"/>
        </w:rPr>
        <w:annotationRef/>
      </w:r>
      <w:r>
        <w:t xml:space="preserve">This as well seems like an interpretation of the results (discussion?), but I guess you do this to say that there is no need for further investigation of these </w:t>
      </w:r>
      <w:proofErr w:type="spellStart"/>
      <w:r>
        <w:t>varaibles</w:t>
      </w:r>
      <w:proofErr w:type="spellEnd"/>
      <w:r>
        <w:t xml:space="preserve">. However the alternative explanation is that physical aggression and food sharing are not consistent in partner choice, something that might be very well. One </w:t>
      </w:r>
      <w:proofErr w:type="spellStart"/>
      <w:r>
        <w:t>reson</w:t>
      </w:r>
      <w:proofErr w:type="spellEnd"/>
      <w:r>
        <w:t xml:space="preserve"> could be that food sharing is exchanged for other behaviours or that food sharing / physical aggression are used to befriend somebody new / resolve a conflict of interest (which can appear randomly) </w:t>
      </w:r>
    </w:p>
  </w:comment>
  <w:comment w:id="149" w:author="Roman Wittig" w:date="2020-05-23T10:39:00Z" w:initials="RW">
    <w:p w14:paraId="6CB1B408" w14:textId="41643AAC" w:rsidR="006C3820" w:rsidRDefault="006C3820">
      <w:pPr>
        <w:pStyle w:val="CommentText"/>
        <w:ind w:left="0" w:hanging="2"/>
      </w:pPr>
      <w:r>
        <w:rPr>
          <w:rStyle w:val="CommentReference"/>
        </w:rPr>
        <w:annotationRef/>
      </w:r>
      <w:r>
        <w:t xml:space="preserve">If I look at the consistency measure here and compare it with the constancy measures of the two chimp groups is it fair to conclude that (1) either the partner choice in chimpanzees is more predictable or more stable than in </w:t>
      </w:r>
      <w:proofErr w:type="spellStart"/>
      <w:r>
        <w:t>mangabeys</w:t>
      </w:r>
      <w:proofErr w:type="spellEnd"/>
      <w:r>
        <w:t xml:space="preserve"> (2) or are there more dyads in </w:t>
      </w:r>
      <w:proofErr w:type="spellStart"/>
      <w:r>
        <w:t>mangabeys</w:t>
      </w:r>
      <w:proofErr w:type="spellEnd"/>
      <w:r>
        <w:t xml:space="preserve"> than in chimpanzees that groom (3) or is the difference in consistency based on the difference in possible partners?</w:t>
      </w:r>
    </w:p>
  </w:comment>
  <w:comment w:id="152" w:author="Roman Wittig" w:date="2020-05-23T10:46:00Z" w:initials="RW">
    <w:p w14:paraId="208AFA01" w14:textId="2067C95E" w:rsidR="006C3820" w:rsidRDefault="006C3820">
      <w:pPr>
        <w:pStyle w:val="CommentText"/>
        <w:ind w:left="0" w:hanging="2"/>
      </w:pPr>
      <w:r>
        <w:rPr>
          <w:rStyle w:val="CommentReference"/>
        </w:rPr>
        <w:annotationRef/>
      </w:r>
      <w:r>
        <w:t xml:space="preserve">Is here proximity body contact and proximity 3m just proximity? Make sure you are not changing the </w:t>
      </w:r>
    </w:p>
  </w:comment>
  <w:comment w:id="154" w:author="Roman Wittig" w:date="2020-05-23T11:28:00Z" w:initials="RW">
    <w:p w14:paraId="78CE2870" w14:textId="3B872C6E" w:rsidR="00336CA6" w:rsidRDefault="00336CA6">
      <w:pPr>
        <w:pStyle w:val="CommentText"/>
        <w:ind w:left="0" w:hanging="2"/>
      </w:pPr>
      <w:r>
        <w:rPr>
          <w:rStyle w:val="CommentReference"/>
        </w:rPr>
        <w:annotationRef/>
      </w:r>
      <w:r>
        <w:t xml:space="preserve">This sentence is incomplete – either We have established …  or </w:t>
      </w:r>
      <w:r w:rsidR="00A71945">
        <w:t>We wanted to establish …</w:t>
      </w:r>
    </w:p>
  </w:comment>
  <w:comment w:id="155" w:author="cathy" w:date="2020-05-28T11:09:00Z" w:initials="c">
    <w:p w14:paraId="7DEC5A7B" w14:textId="6D7A1F04" w:rsidR="001613D6" w:rsidRDefault="001613D6">
      <w:pPr>
        <w:pStyle w:val="CommentText"/>
        <w:ind w:left="0" w:hanging="2"/>
      </w:pPr>
      <w:r>
        <w:rPr>
          <w:rStyle w:val="CommentReference"/>
        </w:rPr>
        <w:annotationRef/>
      </w:r>
      <w:r>
        <w:t>From my English perspective, this seems fine.</w:t>
      </w:r>
    </w:p>
  </w:comment>
  <w:comment w:id="159" w:author="Roman Wittig" w:date="2020-05-23T12:05:00Z" w:initials="RW">
    <w:p w14:paraId="5CF9ABA6" w14:textId="2E8AD0B9" w:rsidR="001744B0" w:rsidRDefault="001744B0">
      <w:pPr>
        <w:pStyle w:val="CommentText"/>
        <w:ind w:left="0" w:hanging="2"/>
      </w:pPr>
      <w:r>
        <w:rPr>
          <w:rStyle w:val="CommentReference"/>
        </w:rPr>
        <w:annotationRef/>
      </w:r>
      <w:r>
        <w:t xml:space="preserve">Is that true? Do we have only few demographic changes in the </w:t>
      </w:r>
      <w:proofErr w:type="spellStart"/>
      <w:r>
        <w:t>mangabeys</w:t>
      </w:r>
      <w:proofErr w:type="spellEnd"/>
      <w:r>
        <w:t>, although we have lost quite a number of individuals?</w:t>
      </w:r>
    </w:p>
  </w:comment>
  <w:comment w:id="160" w:author="Roman Wittig" w:date="2020-05-23T11:58:00Z" w:initials="RW">
    <w:p w14:paraId="10C8DB83" w14:textId="7B3854BC" w:rsidR="00853241" w:rsidRDefault="00853241">
      <w:pPr>
        <w:pStyle w:val="CommentText"/>
        <w:ind w:left="0" w:hanging="2"/>
      </w:pPr>
      <w:r>
        <w:rPr>
          <w:rStyle w:val="CommentReference"/>
        </w:rPr>
        <w:annotationRef/>
      </w:r>
      <w:r>
        <w:t xml:space="preserve">However the pant grunts are the most consistent interaction pattern there is! How can that be? </w:t>
      </w:r>
    </w:p>
  </w:comment>
  <w:comment w:id="161" w:author="Liran Samuni" w:date="2020-03-16T19:43:00Z" w:initials="LS">
    <w:p w14:paraId="26AEAA8F" w14:textId="601F6586" w:rsidR="00E0489F" w:rsidRDefault="00E0489F">
      <w:pPr>
        <w:pStyle w:val="CommentText"/>
        <w:ind w:left="0" w:hanging="2"/>
      </w:pPr>
      <w:r>
        <w:rPr>
          <w:rStyle w:val="CommentReference"/>
        </w:rPr>
        <w:annotationRef/>
      </w:r>
      <w:r>
        <w:t>You’re missing this reference</w:t>
      </w:r>
    </w:p>
  </w:comment>
  <w:comment w:id="162" w:author="Roman Wittig" w:date="2020-05-23T12:08:00Z" w:initials="RW">
    <w:p w14:paraId="7D4351A1" w14:textId="77777777" w:rsidR="001744B0" w:rsidRDefault="001744B0">
      <w:pPr>
        <w:pStyle w:val="CommentText"/>
        <w:ind w:left="0" w:hanging="2"/>
      </w:pPr>
      <w:r>
        <w:rPr>
          <w:rStyle w:val="CommentReference"/>
        </w:rPr>
        <w:annotationRef/>
      </w:r>
      <w:r>
        <w:t xml:space="preserve">The paper starts with the relationship between social cognition due to social complexity due to more or less predictability of interactions. You need to come back to this in the discussion and show what we can learn (at least) about the complexity of the social structure of the two species from the results of the consistency. </w:t>
      </w:r>
    </w:p>
    <w:p w14:paraId="3C134139" w14:textId="10418DB7" w:rsidR="00285B18" w:rsidRDefault="001744B0">
      <w:pPr>
        <w:pStyle w:val="CommentText"/>
        <w:ind w:left="0" w:hanging="2"/>
      </w:pPr>
      <w:r>
        <w:t xml:space="preserve">One might want to point out that both pant-grunts and supplants are very consistent </w:t>
      </w:r>
      <w:r w:rsidR="00285B18">
        <w:t>indicating that they are</w:t>
      </w:r>
      <w:r>
        <w:t xml:space="preserve"> good measures for dominanc</w:t>
      </w:r>
      <w:r w:rsidR="00285B18">
        <w:t xml:space="preserve">e hierarchies. And that non-physical aggression might follow similar rules </w:t>
      </w:r>
    </w:p>
    <w:p w14:paraId="680F3CF9" w14:textId="77777777" w:rsidR="00285B18" w:rsidRDefault="00285B18">
      <w:pPr>
        <w:pStyle w:val="CommentText"/>
        <w:ind w:left="0" w:hanging="2"/>
      </w:pPr>
      <w:r>
        <w:t xml:space="preserve">You mentioned already that chimpanzee affiliation is less consistent than </w:t>
      </w:r>
      <w:proofErr w:type="spellStart"/>
      <w:r>
        <w:t>mangabey</w:t>
      </w:r>
      <w:proofErr w:type="spellEnd"/>
      <w:r>
        <w:t xml:space="preserve"> affiliation, which would indicate more complexity in the chimps than the </w:t>
      </w:r>
      <w:proofErr w:type="spellStart"/>
      <w:r>
        <w:t>mangabey</w:t>
      </w:r>
      <w:proofErr w:type="spellEnd"/>
      <w:r>
        <w:t xml:space="preserve"> social relationships – as predicted</w:t>
      </w:r>
    </w:p>
    <w:p w14:paraId="001FDE62" w14:textId="40759CEB" w:rsidR="001744B0" w:rsidRDefault="00285B18">
      <w:pPr>
        <w:pStyle w:val="CommentText"/>
        <w:ind w:left="0" w:hanging="2"/>
      </w:pPr>
      <w:r>
        <w:t xml:space="preserve">Food sharing and physical aggression does either not happen often enough or is not predictable, indicating some different decision process due to additional interest than just interacting again with the same individual (conflict of interests in aggression over </w:t>
      </w:r>
      <w:proofErr w:type="spellStart"/>
      <w:r>
        <w:t>resssources</w:t>
      </w:r>
      <w:proofErr w:type="spellEnd"/>
      <w:r>
        <w:t xml:space="preserve"> – which are independent from social relationships) adding new level of complexity.</w:t>
      </w:r>
      <w:r w:rsidR="001744B0">
        <w:t xml:space="preserve">  </w:t>
      </w:r>
    </w:p>
  </w:comment>
  <w:comment w:id="163" w:author="cathy" w:date="2020-05-28T11:12:00Z" w:initials="c">
    <w:p w14:paraId="3029B9A1" w14:textId="03F96731" w:rsidR="001613D6" w:rsidRDefault="001613D6">
      <w:pPr>
        <w:pStyle w:val="CommentText"/>
        <w:ind w:left="0" w:hanging="2"/>
      </w:pPr>
      <w:r>
        <w:rPr>
          <w:rStyle w:val="CommentReference"/>
        </w:rPr>
        <w:annotationRef/>
      </w:r>
      <w:r>
        <w:t>Worth expanding what is similar here in a few extra words, unless this is already clear above somewhere.</w:t>
      </w:r>
    </w:p>
  </w:comment>
  <w:comment w:id="164" w:author="Roman Wittig" w:date="2020-05-23T12:18:00Z" w:initials="RW">
    <w:p w14:paraId="59AF6163" w14:textId="19B1403B" w:rsidR="00285B18" w:rsidRDefault="00285B18">
      <w:pPr>
        <w:pStyle w:val="CommentText"/>
        <w:ind w:left="0" w:hanging="2"/>
      </w:pPr>
      <w:r>
        <w:rPr>
          <w:rStyle w:val="CommentReference"/>
        </w:rPr>
        <w:annotationRef/>
      </w:r>
      <w:r>
        <w:t>Please as usual anonymized!!!!</w:t>
      </w:r>
    </w:p>
  </w:comment>
  <w:comment w:id="165" w:author="Liran Samuni" w:date="2020-03-16T19:46:00Z" w:initials="LS">
    <w:p w14:paraId="650C7639" w14:textId="4C2C0EF5" w:rsidR="00E0489F" w:rsidRDefault="00E0489F">
      <w:pPr>
        <w:pStyle w:val="CommentText"/>
        <w:ind w:left="0" w:hanging="2"/>
      </w:pPr>
      <w:r>
        <w:rPr>
          <w:rStyle w:val="CommentReference"/>
        </w:rPr>
        <w:annotationRef/>
      </w:r>
      <w:r>
        <w:t>Appo and Freddy should also be included probab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231EB0" w15:done="0"/>
  <w15:commentEx w15:paraId="2871463C" w15:done="0"/>
  <w15:commentEx w15:paraId="7AFDE58F" w15:done="0"/>
  <w15:commentEx w15:paraId="313EFACA" w15:done="0"/>
  <w15:commentEx w15:paraId="36F7D7CA" w15:done="0"/>
  <w15:commentEx w15:paraId="639F36FC" w15:done="0"/>
  <w15:commentEx w15:paraId="2506C61A" w15:done="0"/>
  <w15:commentEx w15:paraId="0CA723AC" w15:done="0"/>
  <w15:commentEx w15:paraId="250BB982" w15:done="0"/>
  <w15:commentEx w15:paraId="3E8B4011" w15:done="0"/>
  <w15:commentEx w15:paraId="6BC53718" w15:done="0"/>
  <w15:commentEx w15:paraId="5F885F67" w15:done="0"/>
  <w15:commentEx w15:paraId="528FBD7F" w15:done="0"/>
  <w15:commentEx w15:paraId="11C61186" w15:done="0"/>
  <w15:commentEx w15:paraId="2B8B06D8" w15:done="0"/>
  <w15:commentEx w15:paraId="140DE310" w15:done="0"/>
  <w15:commentEx w15:paraId="3F36C21D" w15:done="0"/>
  <w15:commentEx w15:paraId="1937BA41" w15:done="0"/>
  <w15:commentEx w15:paraId="2824C7AB" w15:done="0"/>
  <w15:commentEx w15:paraId="47DE10F9" w15:done="0"/>
  <w15:commentEx w15:paraId="76A7A36E" w15:done="0"/>
  <w15:commentEx w15:paraId="09F38801" w15:done="0"/>
  <w15:commentEx w15:paraId="26A4416B" w15:done="0"/>
  <w15:commentEx w15:paraId="34953129" w15:done="0"/>
  <w15:commentEx w15:paraId="779D227B" w15:done="0"/>
  <w15:commentEx w15:paraId="7C74973B" w15:done="0"/>
  <w15:commentEx w15:paraId="7A08A44C" w15:done="0"/>
  <w15:commentEx w15:paraId="654E6D21" w15:done="0"/>
  <w15:commentEx w15:paraId="20023BC1" w15:done="0"/>
  <w15:commentEx w15:paraId="5CA725ED" w15:done="0"/>
  <w15:commentEx w15:paraId="6A2739F2" w15:done="0"/>
  <w15:commentEx w15:paraId="53CFBDCD" w15:done="0"/>
  <w15:commentEx w15:paraId="18984FE2" w15:done="0"/>
  <w15:commentEx w15:paraId="478E5054" w15:done="0"/>
  <w15:commentEx w15:paraId="6CB1B408" w15:done="0"/>
  <w15:commentEx w15:paraId="208AFA01" w15:done="0"/>
  <w15:commentEx w15:paraId="78CE2870" w15:done="0"/>
  <w15:commentEx w15:paraId="7DEC5A7B" w15:paraIdParent="78CE2870" w15:done="0"/>
  <w15:commentEx w15:paraId="5CF9ABA6" w15:done="0"/>
  <w15:commentEx w15:paraId="10C8DB83" w15:done="0"/>
  <w15:commentEx w15:paraId="26AEAA8F" w15:done="0"/>
  <w15:commentEx w15:paraId="001FDE62" w15:done="0"/>
  <w15:commentEx w15:paraId="3029B9A1" w15:done="0"/>
  <w15:commentEx w15:paraId="59AF6163" w15:done="0"/>
  <w15:commentEx w15:paraId="650C76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231EB0" w16cid:durableId="227A6886"/>
  <w16cid:commentId w16cid:paraId="2871463C" w16cid:durableId="227A6887"/>
  <w16cid:commentId w16cid:paraId="7AFDE58F" w16cid:durableId="221A446F"/>
  <w16cid:commentId w16cid:paraId="313EFACA" w16cid:durableId="227A6888"/>
  <w16cid:commentId w16cid:paraId="36F7D7CA" w16cid:durableId="221A44BD"/>
  <w16cid:commentId w16cid:paraId="639F36FC" w16cid:durableId="227A6889"/>
  <w16cid:commentId w16cid:paraId="2506C61A" w16cid:durableId="221A46F9"/>
  <w16cid:commentId w16cid:paraId="0CA723AC" w16cid:durableId="227A688A"/>
  <w16cid:commentId w16cid:paraId="250BB982" w16cid:durableId="221A4871"/>
  <w16cid:commentId w16cid:paraId="3E8B4011" w16cid:durableId="221A48C0"/>
  <w16cid:commentId w16cid:paraId="6BC53718" w16cid:durableId="221A4ACF"/>
  <w16cid:commentId w16cid:paraId="5F885F67" w16cid:durableId="221A4B02"/>
  <w16cid:commentId w16cid:paraId="528FBD7F" w16cid:durableId="221A4B80"/>
  <w16cid:commentId w16cid:paraId="11C61186" w16cid:durableId="221A4BD5"/>
  <w16cid:commentId w16cid:paraId="2B8B06D8" w16cid:durableId="227A688B"/>
  <w16cid:commentId w16cid:paraId="140DE310" w16cid:durableId="221A4DE9"/>
  <w16cid:commentId w16cid:paraId="3F36C21D" w16cid:durableId="221A4E31"/>
  <w16cid:commentId w16cid:paraId="1937BA41" w16cid:durableId="221A4E86"/>
  <w16cid:commentId w16cid:paraId="2824C7AB" w16cid:durableId="221A4EB5"/>
  <w16cid:commentId w16cid:paraId="47DE10F9" w16cid:durableId="221A4EDF"/>
  <w16cid:commentId w16cid:paraId="76A7A36E" w16cid:durableId="227A688C"/>
  <w16cid:commentId w16cid:paraId="09F38801" w16cid:durableId="227A688D"/>
  <w16cid:commentId w16cid:paraId="26A4416B" w16cid:durableId="221A508D"/>
  <w16cid:commentId w16cid:paraId="34953129" w16cid:durableId="227A688E"/>
  <w16cid:commentId w16cid:paraId="779D227B" w16cid:durableId="227A688F"/>
  <w16cid:commentId w16cid:paraId="7C74973B" w16cid:durableId="227A6890"/>
  <w16cid:commentId w16cid:paraId="7A08A44C" w16cid:durableId="221A5127"/>
  <w16cid:commentId w16cid:paraId="654E6D21" w16cid:durableId="227A6891"/>
  <w16cid:commentId w16cid:paraId="20023BC1" w16cid:durableId="227A6892"/>
  <w16cid:commentId w16cid:paraId="5CA725ED" w16cid:durableId="227A6893"/>
  <w16cid:commentId w16cid:paraId="6A2739F2" w16cid:durableId="227A6894"/>
  <w16cid:commentId w16cid:paraId="53CFBDCD" w16cid:durableId="221A5207"/>
  <w16cid:commentId w16cid:paraId="18984FE2" w16cid:durableId="227A6895"/>
  <w16cid:commentId w16cid:paraId="478E5054" w16cid:durableId="227A6896"/>
  <w16cid:commentId w16cid:paraId="6CB1B408" w16cid:durableId="227A6897"/>
  <w16cid:commentId w16cid:paraId="208AFA01" w16cid:durableId="227A6898"/>
  <w16cid:commentId w16cid:paraId="78CE2870" w16cid:durableId="227A6899"/>
  <w16cid:commentId w16cid:paraId="7DEC5A7B" w16cid:durableId="227A689A"/>
  <w16cid:commentId w16cid:paraId="5CF9ABA6" w16cid:durableId="227A689B"/>
  <w16cid:commentId w16cid:paraId="10C8DB83" w16cid:durableId="227A689C"/>
  <w16cid:commentId w16cid:paraId="26AEAA8F" w16cid:durableId="221A557F"/>
  <w16cid:commentId w16cid:paraId="001FDE62" w16cid:durableId="227A689D"/>
  <w16cid:commentId w16cid:paraId="3029B9A1" w16cid:durableId="227A689E"/>
  <w16cid:commentId w16cid:paraId="59AF6163" w16cid:durableId="227A689F"/>
  <w16cid:commentId w16cid:paraId="650C7639" w16cid:durableId="221A5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1E3287" w14:textId="77777777" w:rsidR="00F054A4" w:rsidRDefault="00F054A4">
      <w:pPr>
        <w:spacing w:line="240" w:lineRule="auto"/>
        <w:ind w:left="0" w:hanging="2"/>
      </w:pPr>
      <w:r>
        <w:separator/>
      </w:r>
    </w:p>
  </w:endnote>
  <w:endnote w:type="continuationSeparator" w:id="0">
    <w:p w14:paraId="52719C50" w14:textId="77777777" w:rsidR="00F054A4" w:rsidRDefault="00F054A4">
      <w:pPr>
        <w:spacing w:line="240" w:lineRule="auto"/>
        <w:ind w:left="0" w:hanging="2"/>
      </w:pPr>
      <w:r>
        <w:continuationSeparator/>
      </w:r>
    </w:p>
  </w:endnote>
  <w:endnote w:type="continuationNotice" w:id="1">
    <w:p w14:paraId="2258A998" w14:textId="77777777" w:rsidR="00F054A4" w:rsidRDefault="00F054A4">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E83C29" w14:textId="77777777" w:rsidR="006C3820" w:rsidRDefault="006C3820">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2904660"/>
    </w:sdtPr>
    <w:sdtEndPr/>
    <w:sdtContent>
      <w:p w14:paraId="3A85FE8C" w14:textId="15F75A42" w:rsidR="006C3820" w:rsidRDefault="006C3820">
        <w:pPr>
          <w:pStyle w:val="Footer"/>
          <w:ind w:left="0" w:hanging="2"/>
          <w:jc w:val="right"/>
        </w:pPr>
        <w:r>
          <w:fldChar w:fldCharType="begin"/>
        </w:r>
        <w:r>
          <w:instrText xml:space="preserve"> PAGE   \* MERGEFORMAT </w:instrText>
        </w:r>
        <w:r>
          <w:fldChar w:fldCharType="separate"/>
        </w:r>
        <w:r w:rsidR="004249CC">
          <w:rPr>
            <w:noProof/>
          </w:rPr>
          <w:t>27</w:t>
        </w:r>
        <w:r>
          <w:fldChar w:fldCharType="end"/>
        </w:r>
      </w:p>
    </w:sdtContent>
  </w:sdt>
  <w:p w14:paraId="41831348" w14:textId="77777777" w:rsidR="006C3820" w:rsidRDefault="006C3820">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C7D64E" w14:textId="77777777" w:rsidR="006C3820" w:rsidRDefault="006C3820">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5A83ED" w14:textId="77777777" w:rsidR="00F054A4" w:rsidRDefault="00F054A4">
      <w:pPr>
        <w:spacing w:line="240" w:lineRule="auto"/>
        <w:ind w:left="0" w:hanging="2"/>
      </w:pPr>
      <w:r>
        <w:separator/>
      </w:r>
    </w:p>
  </w:footnote>
  <w:footnote w:type="continuationSeparator" w:id="0">
    <w:p w14:paraId="077D7429" w14:textId="77777777" w:rsidR="00F054A4" w:rsidRDefault="00F054A4">
      <w:pPr>
        <w:spacing w:line="240" w:lineRule="auto"/>
        <w:ind w:left="0" w:hanging="2"/>
      </w:pPr>
      <w:r>
        <w:continuationSeparator/>
      </w:r>
    </w:p>
  </w:footnote>
  <w:footnote w:type="continuationNotice" w:id="1">
    <w:p w14:paraId="4BDF3AE3" w14:textId="77777777" w:rsidR="00F054A4" w:rsidRDefault="00F054A4">
      <w:pPr>
        <w:spacing w:line="240" w:lineRule="auto"/>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80EAB" w14:textId="77777777" w:rsidR="006C3820" w:rsidRDefault="006C3820">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DCE02D" w14:textId="77777777" w:rsidR="006C3820" w:rsidRDefault="006C3820">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CCB73D" w14:textId="77777777" w:rsidR="006C3820" w:rsidRDefault="006C3820">
    <w:pPr>
      <w:pStyle w:val="Header"/>
      <w:ind w:left="0" w:hanging="2"/>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thy">
    <w15:presenceInfo w15:providerId="None" w15:userId="cathy"/>
  </w15:person>
  <w15:person w15:author="Roman Wittig">
    <w15:presenceInfo w15:providerId="None" w15:userId="Roman Witti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proofState w:spelling="clean" w:grammar="clean"/>
  <w:trackRevisions/>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D354E"/>
    <w:rsid w:val="000D4745"/>
    <w:rsid w:val="000D7B96"/>
    <w:rsid w:val="000E0263"/>
    <w:rsid w:val="000F09FF"/>
    <w:rsid w:val="000F2A2D"/>
    <w:rsid w:val="000F336B"/>
    <w:rsid w:val="000F4377"/>
    <w:rsid w:val="000F5B63"/>
    <w:rsid w:val="000F5ED3"/>
    <w:rsid w:val="000F6C40"/>
    <w:rsid w:val="000F7598"/>
    <w:rsid w:val="00103654"/>
    <w:rsid w:val="00112A6C"/>
    <w:rsid w:val="00113609"/>
    <w:rsid w:val="001154BA"/>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93F"/>
    <w:rsid w:val="00156590"/>
    <w:rsid w:val="0015775D"/>
    <w:rsid w:val="001578F3"/>
    <w:rsid w:val="00160F81"/>
    <w:rsid w:val="001613D6"/>
    <w:rsid w:val="001618B0"/>
    <w:rsid w:val="00163CF3"/>
    <w:rsid w:val="00172413"/>
    <w:rsid w:val="001744B0"/>
    <w:rsid w:val="00174713"/>
    <w:rsid w:val="00177C28"/>
    <w:rsid w:val="00182D01"/>
    <w:rsid w:val="0018319A"/>
    <w:rsid w:val="00185B63"/>
    <w:rsid w:val="0018729D"/>
    <w:rsid w:val="00192031"/>
    <w:rsid w:val="00195D7E"/>
    <w:rsid w:val="00197E1D"/>
    <w:rsid w:val="001B1DBF"/>
    <w:rsid w:val="001B44D9"/>
    <w:rsid w:val="001B54F0"/>
    <w:rsid w:val="001B57A4"/>
    <w:rsid w:val="001B598F"/>
    <w:rsid w:val="001B5B34"/>
    <w:rsid w:val="001B620C"/>
    <w:rsid w:val="001C126C"/>
    <w:rsid w:val="001C22EB"/>
    <w:rsid w:val="001C3E0D"/>
    <w:rsid w:val="001C430C"/>
    <w:rsid w:val="001C5CBC"/>
    <w:rsid w:val="001C5FBD"/>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5C7"/>
    <w:rsid w:val="002259F3"/>
    <w:rsid w:val="00226D13"/>
    <w:rsid w:val="00227B1C"/>
    <w:rsid w:val="0023249F"/>
    <w:rsid w:val="00234A0C"/>
    <w:rsid w:val="00237815"/>
    <w:rsid w:val="00237B4A"/>
    <w:rsid w:val="002452F1"/>
    <w:rsid w:val="00246B88"/>
    <w:rsid w:val="00246E97"/>
    <w:rsid w:val="00247F05"/>
    <w:rsid w:val="00257A07"/>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5B18"/>
    <w:rsid w:val="00287341"/>
    <w:rsid w:val="00287D92"/>
    <w:rsid w:val="00290764"/>
    <w:rsid w:val="002911B4"/>
    <w:rsid w:val="002911C4"/>
    <w:rsid w:val="00291E35"/>
    <w:rsid w:val="0029559F"/>
    <w:rsid w:val="00295D36"/>
    <w:rsid w:val="0029789F"/>
    <w:rsid w:val="00297D84"/>
    <w:rsid w:val="002A0AB7"/>
    <w:rsid w:val="002A165E"/>
    <w:rsid w:val="002A1FBB"/>
    <w:rsid w:val="002A3C3C"/>
    <w:rsid w:val="002A3FA9"/>
    <w:rsid w:val="002A5088"/>
    <w:rsid w:val="002A630D"/>
    <w:rsid w:val="002B3B1F"/>
    <w:rsid w:val="002C21CD"/>
    <w:rsid w:val="002C242A"/>
    <w:rsid w:val="002C3404"/>
    <w:rsid w:val="002C73FA"/>
    <w:rsid w:val="002D1271"/>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904"/>
    <w:rsid w:val="0030490F"/>
    <w:rsid w:val="00304EE3"/>
    <w:rsid w:val="003053B2"/>
    <w:rsid w:val="00311387"/>
    <w:rsid w:val="003126F4"/>
    <w:rsid w:val="00312E47"/>
    <w:rsid w:val="00320BA2"/>
    <w:rsid w:val="00322398"/>
    <w:rsid w:val="00322DB3"/>
    <w:rsid w:val="0032596C"/>
    <w:rsid w:val="003278A8"/>
    <w:rsid w:val="003279C4"/>
    <w:rsid w:val="00334A46"/>
    <w:rsid w:val="00334D3D"/>
    <w:rsid w:val="00335F60"/>
    <w:rsid w:val="00336CA6"/>
    <w:rsid w:val="0034179C"/>
    <w:rsid w:val="003421C8"/>
    <w:rsid w:val="00345316"/>
    <w:rsid w:val="00346875"/>
    <w:rsid w:val="00346D49"/>
    <w:rsid w:val="00347EFA"/>
    <w:rsid w:val="00350571"/>
    <w:rsid w:val="00351A82"/>
    <w:rsid w:val="00352D3B"/>
    <w:rsid w:val="00354444"/>
    <w:rsid w:val="00363219"/>
    <w:rsid w:val="00364458"/>
    <w:rsid w:val="00364B9E"/>
    <w:rsid w:val="0036699B"/>
    <w:rsid w:val="00376C1B"/>
    <w:rsid w:val="0037766C"/>
    <w:rsid w:val="00377F85"/>
    <w:rsid w:val="0038060C"/>
    <w:rsid w:val="003810EC"/>
    <w:rsid w:val="00381820"/>
    <w:rsid w:val="00383737"/>
    <w:rsid w:val="00386458"/>
    <w:rsid w:val="00387C31"/>
    <w:rsid w:val="00393B90"/>
    <w:rsid w:val="003A0168"/>
    <w:rsid w:val="003A1F1C"/>
    <w:rsid w:val="003A70E7"/>
    <w:rsid w:val="003B3718"/>
    <w:rsid w:val="003B46A2"/>
    <w:rsid w:val="003B6946"/>
    <w:rsid w:val="003C24C4"/>
    <w:rsid w:val="003C24E5"/>
    <w:rsid w:val="003C26B5"/>
    <w:rsid w:val="003C7217"/>
    <w:rsid w:val="003D5FCF"/>
    <w:rsid w:val="003D61D3"/>
    <w:rsid w:val="003E0A16"/>
    <w:rsid w:val="003E2354"/>
    <w:rsid w:val="003E2652"/>
    <w:rsid w:val="003E33CC"/>
    <w:rsid w:val="003E4101"/>
    <w:rsid w:val="003E433C"/>
    <w:rsid w:val="003E50E4"/>
    <w:rsid w:val="003F59B7"/>
    <w:rsid w:val="003F65AF"/>
    <w:rsid w:val="003F7882"/>
    <w:rsid w:val="00400E6B"/>
    <w:rsid w:val="00410839"/>
    <w:rsid w:val="004117AA"/>
    <w:rsid w:val="004117B4"/>
    <w:rsid w:val="00411A15"/>
    <w:rsid w:val="00412407"/>
    <w:rsid w:val="004249CC"/>
    <w:rsid w:val="00425EED"/>
    <w:rsid w:val="004272A6"/>
    <w:rsid w:val="00431565"/>
    <w:rsid w:val="004319C8"/>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85C"/>
    <w:rsid w:val="004845C7"/>
    <w:rsid w:val="00484B91"/>
    <w:rsid w:val="0048554C"/>
    <w:rsid w:val="00491880"/>
    <w:rsid w:val="004A1236"/>
    <w:rsid w:val="004A57E7"/>
    <w:rsid w:val="004A5DD6"/>
    <w:rsid w:val="004A60A5"/>
    <w:rsid w:val="004A625A"/>
    <w:rsid w:val="004A6787"/>
    <w:rsid w:val="004A6AE0"/>
    <w:rsid w:val="004A75EA"/>
    <w:rsid w:val="004B0068"/>
    <w:rsid w:val="004B2AA2"/>
    <w:rsid w:val="004B5235"/>
    <w:rsid w:val="004C6F03"/>
    <w:rsid w:val="004C7367"/>
    <w:rsid w:val="004C7E1C"/>
    <w:rsid w:val="004D5B95"/>
    <w:rsid w:val="004E0953"/>
    <w:rsid w:val="004E0A69"/>
    <w:rsid w:val="004E1FB2"/>
    <w:rsid w:val="004E4F51"/>
    <w:rsid w:val="004E682E"/>
    <w:rsid w:val="004E7328"/>
    <w:rsid w:val="004E7CBD"/>
    <w:rsid w:val="004F286F"/>
    <w:rsid w:val="004F6F29"/>
    <w:rsid w:val="00506A45"/>
    <w:rsid w:val="005102A2"/>
    <w:rsid w:val="005124F6"/>
    <w:rsid w:val="00512B19"/>
    <w:rsid w:val="00514936"/>
    <w:rsid w:val="00521168"/>
    <w:rsid w:val="005213F1"/>
    <w:rsid w:val="00526C3F"/>
    <w:rsid w:val="00531CD8"/>
    <w:rsid w:val="00532867"/>
    <w:rsid w:val="005337F9"/>
    <w:rsid w:val="00534431"/>
    <w:rsid w:val="00537A99"/>
    <w:rsid w:val="00540289"/>
    <w:rsid w:val="00542310"/>
    <w:rsid w:val="00542CAC"/>
    <w:rsid w:val="00542EE0"/>
    <w:rsid w:val="0054598D"/>
    <w:rsid w:val="00547D2A"/>
    <w:rsid w:val="00551760"/>
    <w:rsid w:val="005552F8"/>
    <w:rsid w:val="00557A07"/>
    <w:rsid w:val="0056079C"/>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B316C"/>
    <w:rsid w:val="005B68DE"/>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6E2"/>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3820"/>
    <w:rsid w:val="006C5763"/>
    <w:rsid w:val="006C6A91"/>
    <w:rsid w:val="006D0760"/>
    <w:rsid w:val="006D1113"/>
    <w:rsid w:val="006D2106"/>
    <w:rsid w:val="006D608A"/>
    <w:rsid w:val="006D6BCE"/>
    <w:rsid w:val="006D6E6E"/>
    <w:rsid w:val="006D74FE"/>
    <w:rsid w:val="006E656B"/>
    <w:rsid w:val="006F029E"/>
    <w:rsid w:val="006F1941"/>
    <w:rsid w:val="006F42AB"/>
    <w:rsid w:val="00701433"/>
    <w:rsid w:val="007031AD"/>
    <w:rsid w:val="00703C07"/>
    <w:rsid w:val="007042DD"/>
    <w:rsid w:val="00710134"/>
    <w:rsid w:val="00713A4F"/>
    <w:rsid w:val="0071472A"/>
    <w:rsid w:val="007151E6"/>
    <w:rsid w:val="0071591B"/>
    <w:rsid w:val="0071642C"/>
    <w:rsid w:val="00722641"/>
    <w:rsid w:val="0072475E"/>
    <w:rsid w:val="007247B8"/>
    <w:rsid w:val="00727DC2"/>
    <w:rsid w:val="00735186"/>
    <w:rsid w:val="007351A6"/>
    <w:rsid w:val="0073675B"/>
    <w:rsid w:val="0073734E"/>
    <w:rsid w:val="007405BC"/>
    <w:rsid w:val="00742043"/>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810F6"/>
    <w:rsid w:val="00782B11"/>
    <w:rsid w:val="007844AD"/>
    <w:rsid w:val="00784E66"/>
    <w:rsid w:val="007853DC"/>
    <w:rsid w:val="00792622"/>
    <w:rsid w:val="007940D7"/>
    <w:rsid w:val="007953E1"/>
    <w:rsid w:val="00795AB4"/>
    <w:rsid w:val="0079667B"/>
    <w:rsid w:val="00796873"/>
    <w:rsid w:val="00796B1E"/>
    <w:rsid w:val="007A1593"/>
    <w:rsid w:val="007A5217"/>
    <w:rsid w:val="007B071A"/>
    <w:rsid w:val="007B46DE"/>
    <w:rsid w:val="007B7538"/>
    <w:rsid w:val="007C1118"/>
    <w:rsid w:val="007C40D6"/>
    <w:rsid w:val="007C543E"/>
    <w:rsid w:val="007C5734"/>
    <w:rsid w:val="007C7571"/>
    <w:rsid w:val="007D050F"/>
    <w:rsid w:val="007D34CB"/>
    <w:rsid w:val="007D3DD1"/>
    <w:rsid w:val="007D582D"/>
    <w:rsid w:val="007D6D8A"/>
    <w:rsid w:val="007D705D"/>
    <w:rsid w:val="007E2237"/>
    <w:rsid w:val="007E2F8C"/>
    <w:rsid w:val="007E4627"/>
    <w:rsid w:val="007E5A39"/>
    <w:rsid w:val="007E62D1"/>
    <w:rsid w:val="007E62F3"/>
    <w:rsid w:val="007F255C"/>
    <w:rsid w:val="007F2E04"/>
    <w:rsid w:val="007F604A"/>
    <w:rsid w:val="007F7374"/>
    <w:rsid w:val="007F7BD9"/>
    <w:rsid w:val="00800E0C"/>
    <w:rsid w:val="00802B43"/>
    <w:rsid w:val="0080385F"/>
    <w:rsid w:val="008055C0"/>
    <w:rsid w:val="00806460"/>
    <w:rsid w:val="00806F6D"/>
    <w:rsid w:val="00813A80"/>
    <w:rsid w:val="00813B0E"/>
    <w:rsid w:val="0081621D"/>
    <w:rsid w:val="00817329"/>
    <w:rsid w:val="008204AB"/>
    <w:rsid w:val="00824DA2"/>
    <w:rsid w:val="00825F98"/>
    <w:rsid w:val="008267CC"/>
    <w:rsid w:val="00826E7E"/>
    <w:rsid w:val="00827A9D"/>
    <w:rsid w:val="008311D9"/>
    <w:rsid w:val="008314D4"/>
    <w:rsid w:val="00832CDE"/>
    <w:rsid w:val="008351B5"/>
    <w:rsid w:val="00836E1B"/>
    <w:rsid w:val="0084023C"/>
    <w:rsid w:val="00841413"/>
    <w:rsid w:val="00842CC5"/>
    <w:rsid w:val="0084407E"/>
    <w:rsid w:val="008465F3"/>
    <w:rsid w:val="00853241"/>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64CB"/>
    <w:rsid w:val="008D7F98"/>
    <w:rsid w:val="008E22B0"/>
    <w:rsid w:val="008E2E67"/>
    <w:rsid w:val="008E3EDC"/>
    <w:rsid w:val="008E400E"/>
    <w:rsid w:val="008E6ED8"/>
    <w:rsid w:val="008F1CA8"/>
    <w:rsid w:val="008F243A"/>
    <w:rsid w:val="008F29C0"/>
    <w:rsid w:val="008F3122"/>
    <w:rsid w:val="008F3733"/>
    <w:rsid w:val="008F41A3"/>
    <w:rsid w:val="008F6A8A"/>
    <w:rsid w:val="008F7088"/>
    <w:rsid w:val="0090269B"/>
    <w:rsid w:val="009028BC"/>
    <w:rsid w:val="00903D1C"/>
    <w:rsid w:val="00904B90"/>
    <w:rsid w:val="009051A7"/>
    <w:rsid w:val="00907639"/>
    <w:rsid w:val="0091217C"/>
    <w:rsid w:val="009130FE"/>
    <w:rsid w:val="009156E7"/>
    <w:rsid w:val="00921F4E"/>
    <w:rsid w:val="0092656E"/>
    <w:rsid w:val="009300DD"/>
    <w:rsid w:val="00934ACC"/>
    <w:rsid w:val="00934B00"/>
    <w:rsid w:val="0093740D"/>
    <w:rsid w:val="0094076C"/>
    <w:rsid w:val="00942011"/>
    <w:rsid w:val="009437B8"/>
    <w:rsid w:val="00947746"/>
    <w:rsid w:val="009511E5"/>
    <w:rsid w:val="00953034"/>
    <w:rsid w:val="00953918"/>
    <w:rsid w:val="009565C4"/>
    <w:rsid w:val="009610EB"/>
    <w:rsid w:val="009630C5"/>
    <w:rsid w:val="00963FC2"/>
    <w:rsid w:val="00964D5E"/>
    <w:rsid w:val="009735C4"/>
    <w:rsid w:val="00974C64"/>
    <w:rsid w:val="00975CD3"/>
    <w:rsid w:val="00980821"/>
    <w:rsid w:val="00981752"/>
    <w:rsid w:val="00981920"/>
    <w:rsid w:val="009836FF"/>
    <w:rsid w:val="009839A6"/>
    <w:rsid w:val="00983F21"/>
    <w:rsid w:val="009909AE"/>
    <w:rsid w:val="00990B14"/>
    <w:rsid w:val="00992399"/>
    <w:rsid w:val="00993BF8"/>
    <w:rsid w:val="00995A22"/>
    <w:rsid w:val="009A14E4"/>
    <w:rsid w:val="009A6929"/>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11FE"/>
    <w:rsid w:val="00A36752"/>
    <w:rsid w:val="00A37E08"/>
    <w:rsid w:val="00A402D7"/>
    <w:rsid w:val="00A405AD"/>
    <w:rsid w:val="00A43653"/>
    <w:rsid w:val="00A534D3"/>
    <w:rsid w:val="00A535CE"/>
    <w:rsid w:val="00A53C45"/>
    <w:rsid w:val="00A54CD6"/>
    <w:rsid w:val="00A575A3"/>
    <w:rsid w:val="00A65560"/>
    <w:rsid w:val="00A70E60"/>
    <w:rsid w:val="00A71945"/>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6BB3"/>
    <w:rsid w:val="00B004F8"/>
    <w:rsid w:val="00B00AA7"/>
    <w:rsid w:val="00B0502A"/>
    <w:rsid w:val="00B0527A"/>
    <w:rsid w:val="00B06E45"/>
    <w:rsid w:val="00B07AB2"/>
    <w:rsid w:val="00B07F1D"/>
    <w:rsid w:val="00B10F17"/>
    <w:rsid w:val="00B1339B"/>
    <w:rsid w:val="00B15C12"/>
    <w:rsid w:val="00B23EC0"/>
    <w:rsid w:val="00B244F2"/>
    <w:rsid w:val="00B27001"/>
    <w:rsid w:val="00B3082F"/>
    <w:rsid w:val="00B30D6A"/>
    <w:rsid w:val="00B31432"/>
    <w:rsid w:val="00B324CD"/>
    <w:rsid w:val="00B401D0"/>
    <w:rsid w:val="00B43E89"/>
    <w:rsid w:val="00B4481E"/>
    <w:rsid w:val="00B44C92"/>
    <w:rsid w:val="00B4563D"/>
    <w:rsid w:val="00B46162"/>
    <w:rsid w:val="00B47E65"/>
    <w:rsid w:val="00B564DF"/>
    <w:rsid w:val="00B57EC5"/>
    <w:rsid w:val="00B61C08"/>
    <w:rsid w:val="00B62980"/>
    <w:rsid w:val="00B66AB5"/>
    <w:rsid w:val="00B71FC3"/>
    <w:rsid w:val="00B727F8"/>
    <w:rsid w:val="00B747A5"/>
    <w:rsid w:val="00B75899"/>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3621"/>
    <w:rsid w:val="00BE3E4F"/>
    <w:rsid w:val="00BE5D0A"/>
    <w:rsid w:val="00BF5CFD"/>
    <w:rsid w:val="00BF7169"/>
    <w:rsid w:val="00C01317"/>
    <w:rsid w:val="00C016E0"/>
    <w:rsid w:val="00C04030"/>
    <w:rsid w:val="00C04F19"/>
    <w:rsid w:val="00C05230"/>
    <w:rsid w:val="00C057D5"/>
    <w:rsid w:val="00C07C81"/>
    <w:rsid w:val="00C10260"/>
    <w:rsid w:val="00C11201"/>
    <w:rsid w:val="00C153DD"/>
    <w:rsid w:val="00C16B80"/>
    <w:rsid w:val="00C248BC"/>
    <w:rsid w:val="00C2585E"/>
    <w:rsid w:val="00C2592D"/>
    <w:rsid w:val="00C25E34"/>
    <w:rsid w:val="00C30557"/>
    <w:rsid w:val="00C373C8"/>
    <w:rsid w:val="00C42433"/>
    <w:rsid w:val="00C4296B"/>
    <w:rsid w:val="00C45B14"/>
    <w:rsid w:val="00C4616A"/>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46DD"/>
    <w:rsid w:val="00D8790D"/>
    <w:rsid w:val="00D9383C"/>
    <w:rsid w:val="00D93951"/>
    <w:rsid w:val="00DA36AC"/>
    <w:rsid w:val="00DA40BC"/>
    <w:rsid w:val="00DA4B10"/>
    <w:rsid w:val="00DA6EE8"/>
    <w:rsid w:val="00DB0F70"/>
    <w:rsid w:val="00DB1508"/>
    <w:rsid w:val="00DB32B4"/>
    <w:rsid w:val="00DB4C94"/>
    <w:rsid w:val="00DB5B8F"/>
    <w:rsid w:val="00DC1D53"/>
    <w:rsid w:val="00DC4052"/>
    <w:rsid w:val="00DE1E8E"/>
    <w:rsid w:val="00DE443B"/>
    <w:rsid w:val="00DE600A"/>
    <w:rsid w:val="00DF37DA"/>
    <w:rsid w:val="00E01658"/>
    <w:rsid w:val="00E02361"/>
    <w:rsid w:val="00E03C53"/>
    <w:rsid w:val="00E0489F"/>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1840"/>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1C67"/>
    <w:rsid w:val="00E829EA"/>
    <w:rsid w:val="00E84094"/>
    <w:rsid w:val="00E87C82"/>
    <w:rsid w:val="00E9369F"/>
    <w:rsid w:val="00E95253"/>
    <w:rsid w:val="00E970C8"/>
    <w:rsid w:val="00EA0F7B"/>
    <w:rsid w:val="00EA72A4"/>
    <w:rsid w:val="00EB03EB"/>
    <w:rsid w:val="00EB48BB"/>
    <w:rsid w:val="00EB6EA3"/>
    <w:rsid w:val="00EB785F"/>
    <w:rsid w:val="00EB78E3"/>
    <w:rsid w:val="00EC449E"/>
    <w:rsid w:val="00EC5389"/>
    <w:rsid w:val="00EC679F"/>
    <w:rsid w:val="00EC6DBD"/>
    <w:rsid w:val="00ED4A4E"/>
    <w:rsid w:val="00EE1BD4"/>
    <w:rsid w:val="00EE34B3"/>
    <w:rsid w:val="00EE6145"/>
    <w:rsid w:val="00EE6158"/>
    <w:rsid w:val="00EE664C"/>
    <w:rsid w:val="00EE774B"/>
    <w:rsid w:val="00EF0FAA"/>
    <w:rsid w:val="00EF216E"/>
    <w:rsid w:val="00EF2ED3"/>
    <w:rsid w:val="00EF2EE7"/>
    <w:rsid w:val="00EF31DF"/>
    <w:rsid w:val="00EF55AF"/>
    <w:rsid w:val="00EF6E49"/>
    <w:rsid w:val="00EF6F97"/>
    <w:rsid w:val="00F03982"/>
    <w:rsid w:val="00F054A4"/>
    <w:rsid w:val="00F05569"/>
    <w:rsid w:val="00F06A6B"/>
    <w:rsid w:val="00F103EA"/>
    <w:rsid w:val="00F11CB4"/>
    <w:rsid w:val="00F13CA5"/>
    <w:rsid w:val="00F14954"/>
    <w:rsid w:val="00F1609C"/>
    <w:rsid w:val="00F173A4"/>
    <w:rsid w:val="00F2111F"/>
    <w:rsid w:val="00F279FF"/>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AF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1F1"/>
    <w:rsid w:val="00FE639B"/>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 w:type="paragraph" w:styleId="Revision">
    <w:name w:val="Revision"/>
    <w:hidden/>
    <w:uiPriority w:val="99"/>
    <w:semiHidden/>
    <w:rsid w:val="00E41840"/>
    <w:pPr>
      <w:spacing w:after="0" w:line="240" w:lineRule="auto"/>
    </w:pPr>
    <w:rPr>
      <w:rFonts w:eastAsia="Times New Roman" w:cs="Mangal"/>
      <w:color w:val="000000"/>
      <w:kern w:val="1"/>
      <w:position w:val="-1"/>
      <w:sz w:val="24"/>
      <w:szCs w:val="2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5F7C8B5-FBEF-461D-AB61-C9C8B27F9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1</Pages>
  <Words>29542</Words>
  <Characters>168395</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Alexander Mielke</cp:lastModifiedBy>
  <cp:revision>1</cp:revision>
  <cp:lastPrinted>2019-01-11T12:43:00Z</cp:lastPrinted>
  <dcterms:created xsi:type="dcterms:W3CDTF">2020-05-26T09:35:00Z</dcterms:created>
  <dcterms:modified xsi:type="dcterms:W3CDTF">2020-05-2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